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4E0D1C0" w14:textId="0BA5D915" w:rsidR="007F2929" w:rsidRPr="00963F87" w:rsidRDefault="007F2929" w:rsidP="0043738E">
      <w:pPr>
        <w:pStyle w:val="Heading1"/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</w:pPr>
      <w:bookmarkStart w:id="0" w:name="_Ref64628073"/>
      <w:bookmarkStart w:id="1" w:name="_Ref83719068"/>
      <w:bookmarkStart w:id="2" w:name="_Hlk66267688"/>
      <w:r w:rsidRPr="00963F87"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  <w:t xml:space="preserve">Supplementary material </w:t>
      </w:r>
      <w:r w:rsidR="003C3150" w:rsidRPr="00963F87"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  <w:t>1</w:t>
      </w:r>
      <w:bookmarkEnd w:id="0"/>
      <w:r w:rsidR="004B21CD" w:rsidRPr="00963F87"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  <w:t>. MACPT conversation tool word categorization</w:t>
      </w:r>
      <w:bookmarkEnd w:id="1"/>
    </w:p>
    <w:tbl>
      <w:tblPr>
        <w:tblW w:w="0" w:type="auto"/>
        <w:jc w:val="center"/>
        <w:tblLayout w:type="fixed"/>
        <w:tblCellMar>
          <w:left w:w="14" w:type="dxa"/>
          <w:right w:w="14" w:type="dxa"/>
        </w:tblCellMar>
        <w:tblLook w:val="0000" w:firstRow="0" w:lastRow="0" w:firstColumn="0" w:lastColumn="0" w:noHBand="0" w:noVBand="0"/>
      </w:tblPr>
      <w:tblGrid>
        <w:gridCol w:w="2434"/>
        <w:gridCol w:w="1134"/>
        <w:gridCol w:w="1134"/>
        <w:gridCol w:w="1134"/>
        <w:gridCol w:w="1138"/>
      </w:tblGrid>
      <w:tr w:rsidR="007F2929" w:rsidRPr="00963F87" w14:paraId="11B0B0EE" w14:textId="77777777" w:rsidTr="00963F87">
        <w:trPr>
          <w:tblHeader/>
          <w:jc w:val="center"/>
        </w:trPr>
        <w:tc>
          <w:tcPr>
            <w:tcW w:w="6974" w:type="dxa"/>
            <w:gridSpan w:val="5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DB78A9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 xml:space="preserve">Key: </w:t>
            </w:r>
            <w:r w:rsidRPr="00963F87">
              <w:rPr>
                <w:rFonts w:cstheme="minorHAnsi"/>
                <w:b/>
                <w:bCs/>
                <w:highlight w:val="darkGray"/>
                <w:lang w:val="en"/>
              </w:rPr>
              <w:t>Overlap of categories</w:t>
            </w:r>
          </w:p>
        </w:tc>
      </w:tr>
      <w:tr w:rsidR="007F2929" w:rsidRPr="00963F87" w14:paraId="40262BF3" w14:textId="77777777" w:rsidTr="00963F87">
        <w:trPr>
          <w:tblHeader/>
          <w:jc w:val="center"/>
        </w:trPr>
        <w:tc>
          <w:tcPr>
            <w:tcW w:w="24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000000"/>
            <w:vAlign w:val="center"/>
          </w:tcPr>
          <w:p w14:paraId="2B630ED3" w14:textId="214744E6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MACPT tool words (</w:t>
            </w:r>
            <w:r w:rsidR="00290187" w:rsidRPr="00963F87">
              <w:rPr>
                <w:rFonts w:cstheme="minorHAnsi"/>
                <w:b/>
                <w:bCs/>
                <w:lang w:val="en"/>
              </w:rPr>
              <w:t>n-</w:t>
            </w:r>
            <w:r w:rsidRPr="00963F87">
              <w:rPr>
                <w:rFonts w:cstheme="minorHAnsi"/>
                <w:b/>
                <w:bCs/>
                <w:lang w:val="en"/>
              </w:rPr>
              <w:t>41)</w:t>
            </w:r>
          </w:p>
        </w:tc>
        <w:tc>
          <w:tcPr>
            <w:tcW w:w="1134" w:type="dxa"/>
            <w:tcBorders>
              <w:top w:val="single" w:sz="2" w:space="0" w:color="000000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000000"/>
            <w:vAlign w:val="center"/>
          </w:tcPr>
          <w:p w14:paraId="123C7BB0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Physical</w:t>
            </w:r>
          </w:p>
        </w:tc>
        <w:tc>
          <w:tcPr>
            <w:tcW w:w="1134" w:type="dxa"/>
            <w:tcBorders>
              <w:top w:val="single" w:sz="2" w:space="0" w:color="000000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000000"/>
            <w:vAlign w:val="center"/>
          </w:tcPr>
          <w:p w14:paraId="3561C9E8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Emotional</w:t>
            </w:r>
          </w:p>
        </w:tc>
        <w:tc>
          <w:tcPr>
            <w:tcW w:w="1134" w:type="dxa"/>
            <w:tcBorders>
              <w:top w:val="single" w:sz="2" w:space="0" w:color="000000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000000"/>
            <w:vAlign w:val="center"/>
          </w:tcPr>
          <w:p w14:paraId="038BA140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Spiritual</w:t>
            </w:r>
          </w:p>
        </w:tc>
        <w:tc>
          <w:tcPr>
            <w:tcW w:w="1134" w:type="dxa"/>
            <w:tcBorders>
              <w:top w:val="single" w:sz="2" w:space="0" w:color="000000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000000"/>
            <w:vAlign w:val="center"/>
          </w:tcPr>
          <w:p w14:paraId="1EB5D12B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Social</w:t>
            </w:r>
          </w:p>
        </w:tc>
      </w:tr>
      <w:tr w:rsidR="007F2929" w:rsidRPr="00963F87" w14:paraId="103311FA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1370CE24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ach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69A0EBC8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5D82340B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67136269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6DB33CDE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7EC695A9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12456B15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burning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0C29AE25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360A66AF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4812059D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766E4128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26D941EE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23687799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controlle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79C0DE27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7717797F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5A9CFCBD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5398C563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04EEFEC2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77C30E91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dull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1112B8FB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164F22AB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74F1B769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7816274F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02725050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5FB01218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focuse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00B316B6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717AFE7C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1681C7FF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0BE244B3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49EF7A3E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767FB2E6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gnawing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1BFF1759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42F6A34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4A0A218F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01B64E88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4B673AB2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03317745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radiating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1BB934E9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B2F93E2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5B490949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1BF61A9A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790C266A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524393B5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throbbing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058666D1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10230E29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BE2F125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3C49DF66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6CF7E40E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622AB2F5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tire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1B2043FD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3FDCF25D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1A4AAF22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3E2D5A8F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1EBB3062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7CF4F18E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uncontrolle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5BE3DA2F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4F3611D1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68566979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56192C09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384E249B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0E3BF4A6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sharp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D253E00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08C85A99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094855D5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37119356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013FDF62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28DF2A66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heavy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146A479A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4C49896E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3C2A1A6D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36449CCB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2FD7C18D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0A695898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exhauste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06787639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565C0DC2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488B1A5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B13C0CA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7C40A3D2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03291299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normal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59BB18ED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79B80F6B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5346C1E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67247245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63CCD2A6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56D99890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numbnes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74BEAE17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5229AA21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370A4E8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337327DB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79F7507B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43BA1F31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anxiou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564B826D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9D77175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49285185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ACC481D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18D775F9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1FD7779F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confuse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814C8D5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40696474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63F7E26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6CD740A2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32CBB861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1CD59352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content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48817DAA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ABECA89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746CB332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092385AB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745593F6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4C6D311D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depresse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1401F124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98CB01F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154D5807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5336B1F3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1FC3F9EB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121A38A9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distresse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12FC5B47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764668E3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0632D237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66B7444C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64C2AA25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3C576BD6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empty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00D0C4D1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641B31C2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0250C349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6F60845C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1298A111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1B062D6D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frightene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57097C39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1EF7771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7AC5F0A1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16AD54BD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33F1A4EE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0467CAD1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ignore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1CDC6BE6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4F242454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3892992F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6B0B84C7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67C7985B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585101D2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positiv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36BFBA71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74606321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30C7E046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7EF3BDDC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0DCAD843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6F2CC993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scare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43E0989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7B008D6E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5F3EABCC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02518E40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72958F3C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39D73FDC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understoo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11B9AA46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1AC6009F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3912884A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17033F06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41A4D9E6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6EA4EAA1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lastRenderedPageBreak/>
              <w:t>worrie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47CA09D0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CE75CFC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42E70304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336B97A1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21744705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6C48214C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helples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6324B29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727A22C2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52945586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1FA1E8FF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2191E840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04D55021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hopeful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066FB624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06AB46BE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73C59B52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7EE490BF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6BEC3BA6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75879246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peaceful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6D037C04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39B99792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1FF88818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1C89C235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</w:tr>
      <w:tr w:rsidR="007F2929" w:rsidRPr="00963F87" w14:paraId="1F4D9413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60B94BAF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disbelieving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3F99667F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7AFDDB84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77DB5ECC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35D09E16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 xml:space="preserve"> </w:t>
            </w:r>
          </w:p>
        </w:tc>
      </w:tr>
      <w:tr w:rsidR="007F2929" w:rsidRPr="00963F87" w14:paraId="03E2A13E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7E366DD2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lost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09201817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F48D524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1825950E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74D3FECB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 xml:space="preserve"> </w:t>
            </w:r>
          </w:p>
        </w:tc>
      </w:tr>
      <w:tr w:rsidR="007F2929" w:rsidRPr="00963F87" w14:paraId="1DB77689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285085CA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searching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34296E0D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346FB021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3BC4BFCD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05FEDED6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 xml:space="preserve"> </w:t>
            </w:r>
          </w:p>
        </w:tc>
      </w:tr>
      <w:tr w:rsidR="007F2929" w:rsidRPr="00963F87" w14:paraId="072F580B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224B217D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connecte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37508955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7B16250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5B156822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5F48CEB8" w14:textId="2E00E121" w:rsidR="007F2929" w:rsidRPr="00963F87" w:rsidRDefault="00C920B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</w:tr>
      <w:tr w:rsidR="007F2929" w:rsidRPr="00963F87" w14:paraId="64A3A76E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3E514063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abandone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4E1FFE1D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3C648ACF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782DECBB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14DFB15B" w14:textId="378A8A96" w:rsidR="007F2929" w:rsidRPr="00963F87" w:rsidRDefault="00C920B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</w:tr>
      <w:tr w:rsidR="007F2929" w:rsidRPr="00963F87" w14:paraId="1A5DA8DD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755B09B7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alon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40909AC1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068DBFE6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07078F9C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481CF7DD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 xml:space="preserve">x </w:t>
            </w:r>
          </w:p>
        </w:tc>
      </w:tr>
      <w:tr w:rsidR="007F2929" w:rsidRPr="00963F87" w14:paraId="0051FAFA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1623D604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supporte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77D625FA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6D7BCF72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41D22A58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36AF5B65" w14:textId="0E5774D5" w:rsidR="007F2929" w:rsidRPr="00963F87" w:rsidRDefault="00C920B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</w:tr>
      <w:tr w:rsidR="007F2929" w:rsidRPr="00963F87" w14:paraId="7334AD10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6415EEA8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angry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387198D2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790086D4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4416B5A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7CC02ABE" w14:textId="785BE648" w:rsidR="007F2929" w:rsidRPr="00963F87" w:rsidRDefault="00C920B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</w:tr>
      <w:tr w:rsidR="007F2929" w:rsidRPr="00963F87" w14:paraId="7A55F0E5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46E02A56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distant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0C4F1E5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3E80B110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6A15889A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57267B53" w14:textId="6ADC33C2" w:rsidR="007F2929" w:rsidRPr="00963F87" w:rsidRDefault="00C920B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</w:tr>
      <w:tr w:rsidR="007F2929" w:rsidRPr="00963F87" w14:paraId="5CFD571B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4E0787E9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isolate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11F5E644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218F7268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1724BFFF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vAlign w:val="center"/>
          </w:tcPr>
          <w:p w14:paraId="77E666A9" w14:textId="394B2C23" w:rsidR="007F2929" w:rsidRPr="00963F87" w:rsidRDefault="00C920B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</w:tr>
      <w:tr w:rsidR="007F2929" w:rsidRPr="00963F87" w14:paraId="4000ADE0" w14:textId="77777777" w:rsidTr="00963F87">
        <w:trPr>
          <w:jc w:val="center"/>
        </w:trPr>
        <w:tc>
          <w:tcPr>
            <w:tcW w:w="2434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vAlign w:val="center"/>
          </w:tcPr>
          <w:p w14:paraId="7E038E6E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hel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697C1A2E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5905393E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3871D3E5" w14:textId="77777777" w:rsidR="007F2929" w:rsidRPr="00963F87" w:rsidRDefault="007F292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2" w:space="0" w:color="000000"/>
              <w:right w:val="single" w:sz="2" w:space="0" w:color="000000"/>
            </w:tcBorders>
            <w:shd w:val="clear" w:color="auto" w:fill="999999"/>
            <w:vAlign w:val="center"/>
          </w:tcPr>
          <w:p w14:paraId="01DABFE7" w14:textId="6EE90737" w:rsidR="007F2929" w:rsidRPr="00963F87" w:rsidRDefault="00C920B9">
            <w:pPr>
              <w:widowControl w:val="0"/>
              <w:autoSpaceDE w:val="0"/>
              <w:autoSpaceDN w:val="0"/>
              <w:adjustRightInd w:val="0"/>
              <w:spacing w:line="259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X</w:t>
            </w:r>
          </w:p>
        </w:tc>
      </w:tr>
    </w:tbl>
    <w:p w14:paraId="751B439D" w14:textId="2F8A860C" w:rsidR="00374CBF" w:rsidRPr="00963F87" w:rsidRDefault="00374CBF">
      <w:pPr>
        <w:widowControl w:val="0"/>
        <w:autoSpaceDE w:val="0"/>
        <w:autoSpaceDN w:val="0"/>
        <w:adjustRightInd w:val="0"/>
        <w:spacing w:line="259" w:lineRule="atLeast"/>
        <w:rPr>
          <w:rFonts w:cstheme="minorHAnsi"/>
          <w:lang w:val="en"/>
        </w:rPr>
      </w:pPr>
    </w:p>
    <w:p w14:paraId="1F12F514" w14:textId="77777777" w:rsidR="004B21CD" w:rsidRPr="00963F87" w:rsidRDefault="004B21CD" w:rsidP="004B21CD">
      <w:pPr>
        <w:rPr>
          <w:rFonts w:cstheme="minorHAnsi"/>
          <w:b/>
          <w:bCs/>
          <w:lang w:val="en"/>
        </w:rPr>
        <w:sectPr w:rsidR="004B21CD" w:rsidRPr="00963F87">
          <w:headerReference w:type="even" r:id="rId9"/>
          <w:headerReference w:type="default" r:id="rId10"/>
          <w:footerReference w:type="default" r:id="rId11"/>
          <w:headerReference w:type="first" r:id="rId12"/>
          <w:pgSz w:w="12240" w:h="15840"/>
          <w:pgMar w:top="1440" w:right="1440" w:bottom="1440" w:left="1440" w:header="720" w:footer="720" w:gutter="0"/>
          <w:cols w:space="720"/>
          <w:noEndnote/>
        </w:sectPr>
      </w:pPr>
    </w:p>
    <w:p w14:paraId="162F7000" w14:textId="63749497" w:rsidR="00D02F91" w:rsidRPr="00963F87" w:rsidRDefault="004B21CD" w:rsidP="004B21CD">
      <w:pPr>
        <w:pStyle w:val="Heading1"/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</w:pPr>
      <w:bookmarkStart w:id="3" w:name="_Ref66183850"/>
      <w:bookmarkStart w:id="4" w:name="_Ref66275511"/>
      <w:bookmarkStart w:id="5" w:name="_Ref66178809"/>
      <w:r w:rsidRPr="00963F87"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  <w:lastRenderedPageBreak/>
        <w:t>Supplementa</w:t>
      </w:r>
      <w:bookmarkStart w:id="6" w:name="_Ref64628130"/>
      <w:r w:rsidRPr="00963F87"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  <w:t xml:space="preserve">ry material </w:t>
      </w:r>
      <w:r w:rsidR="003C3150" w:rsidRPr="00963F87"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  <w:t>2</w:t>
      </w:r>
      <w:bookmarkEnd w:id="6"/>
      <w:r w:rsidRPr="00963F87"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  <w:t xml:space="preserve">. </w:t>
      </w:r>
      <w:r w:rsidR="00DA776C" w:rsidRPr="00963F87"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  <w:t>Summary of q</w:t>
      </w:r>
      <w:r w:rsidRPr="00963F87"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  <w:t>uestionnaires</w:t>
      </w:r>
      <w:bookmarkEnd w:id="3"/>
      <w:r w:rsidR="00DA776C" w:rsidRPr="00963F87"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  <w:t xml:space="preserve"> used </w:t>
      </w:r>
      <w:r w:rsidR="00AD5B13" w:rsidRPr="00963F87"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  <w:t xml:space="preserve">to </w:t>
      </w:r>
      <w:r w:rsidR="007573E1" w:rsidRPr="00963F87"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  <w:t xml:space="preserve">investigate </w:t>
      </w:r>
      <w:r w:rsidR="00AD5B13" w:rsidRPr="00963F87"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  <w:t>satisfaction with consultation, perceived closeness of patient-HCP relationship and communication of pain</w:t>
      </w:r>
      <w:bookmarkEnd w:id="4"/>
      <w:r w:rsidR="00DA776C" w:rsidRPr="00963F87"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  <w:t xml:space="preserve"> </w:t>
      </w:r>
    </w:p>
    <w:p w14:paraId="30529E8A" w14:textId="77777777" w:rsidR="0043738E" w:rsidRPr="00963F87" w:rsidRDefault="0043738E" w:rsidP="0043738E">
      <w:pPr>
        <w:rPr>
          <w:rFonts w:cstheme="minorHAnsi"/>
          <w:lang w:val="en"/>
        </w:rPr>
      </w:pPr>
    </w:p>
    <w:p w14:paraId="45721EC7" w14:textId="32137A96" w:rsidR="00D02F91" w:rsidRPr="00963F87" w:rsidRDefault="00D02F91" w:rsidP="0043738E">
      <w:pPr>
        <w:rPr>
          <w:rFonts w:cstheme="minorHAnsi"/>
          <w:lang w:val="en"/>
        </w:rPr>
      </w:pPr>
      <w:r w:rsidRPr="00963F87">
        <w:rPr>
          <w:rFonts w:cstheme="minorHAnsi"/>
          <w:lang w:val="en"/>
        </w:rPr>
        <w:t>Note: Questionnaires developed for the purpose of the study, and a summary of the modifications made to validated questionnaires, can be provided upon request.</w:t>
      </w:r>
    </w:p>
    <w:bookmarkEnd w:id="5"/>
    <w:p w14:paraId="6E691F32" w14:textId="6FDB26F3" w:rsidR="004B21CD" w:rsidRPr="00963F87" w:rsidRDefault="004B21CD" w:rsidP="0043738E">
      <w:pPr>
        <w:rPr>
          <w:rFonts w:cstheme="minorHAnsi"/>
          <w:lang w:val="en"/>
        </w:rPr>
      </w:pPr>
    </w:p>
    <w:tbl>
      <w:tblPr>
        <w:tblStyle w:val="TableGrid"/>
        <w:tblW w:w="13462" w:type="dxa"/>
        <w:tblInd w:w="0" w:type="dxa"/>
        <w:tblLook w:val="04A0" w:firstRow="1" w:lastRow="0" w:firstColumn="1" w:lastColumn="0" w:noHBand="0" w:noVBand="1"/>
      </w:tblPr>
      <w:tblGrid>
        <w:gridCol w:w="1637"/>
        <w:gridCol w:w="1980"/>
        <w:gridCol w:w="3276"/>
        <w:gridCol w:w="6569"/>
      </w:tblGrid>
      <w:tr w:rsidR="004B21CD" w:rsidRPr="00963F87" w14:paraId="1DB50DD5" w14:textId="77777777" w:rsidTr="00D6010F">
        <w:trPr>
          <w:trHeight w:val="248"/>
          <w:tblHeader/>
        </w:trPr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  <w:hideMark/>
          </w:tcPr>
          <w:p w14:paraId="51DEC543" w14:textId="77777777" w:rsidR="004B21CD" w:rsidRPr="00963F87" w:rsidRDefault="004B21CD" w:rsidP="00D6010F">
            <w:pPr>
              <w:pStyle w:val="Text"/>
              <w:spacing w:line="240" w:lineRule="auto"/>
              <w:jc w:val="both"/>
              <w:rPr>
                <w:rFonts w:asciiTheme="minorHAnsi" w:hAnsiTheme="minorHAnsi" w:cstheme="minorHAnsi"/>
                <w:b/>
                <w:bCs/>
                <w:color w:val="FFFFFF" w:themeColor="background1"/>
                <w:szCs w:val="22"/>
                <w:lang w:val="en-GB" w:eastAsia="en-US"/>
              </w:rPr>
            </w:pPr>
            <w:r w:rsidRPr="00963F87">
              <w:rPr>
                <w:rFonts w:asciiTheme="minorHAnsi" w:hAnsiTheme="minorHAnsi" w:cstheme="minorHAnsi"/>
                <w:b/>
                <w:bCs/>
                <w:color w:val="FFFFFF" w:themeColor="background1"/>
                <w:szCs w:val="22"/>
                <w:lang w:val="en-GB"/>
              </w:rPr>
              <w:t>Concept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  <w:hideMark/>
          </w:tcPr>
          <w:p w14:paraId="6A427E2B" w14:textId="77777777" w:rsidR="004B21CD" w:rsidRPr="00963F87" w:rsidRDefault="004B21CD" w:rsidP="00D6010F">
            <w:pPr>
              <w:pStyle w:val="Text"/>
              <w:spacing w:line="240" w:lineRule="auto"/>
              <w:jc w:val="both"/>
              <w:rPr>
                <w:rFonts w:asciiTheme="minorHAnsi" w:hAnsiTheme="minorHAnsi" w:cstheme="minorHAnsi"/>
                <w:b/>
                <w:color w:val="FFFFFF" w:themeColor="background1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b/>
                <w:color w:val="FFFFFF" w:themeColor="background1"/>
                <w:szCs w:val="22"/>
                <w:lang w:val="en-GB"/>
              </w:rPr>
              <w:t>Questionnaire</w:t>
            </w:r>
          </w:p>
        </w:tc>
        <w:tc>
          <w:tcPr>
            <w:tcW w:w="33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  <w:hideMark/>
          </w:tcPr>
          <w:p w14:paraId="13EF27DE" w14:textId="77777777" w:rsidR="004B21CD" w:rsidRPr="00963F87" w:rsidRDefault="004B21CD" w:rsidP="00D6010F">
            <w:pPr>
              <w:pStyle w:val="Text"/>
              <w:spacing w:line="240" w:lineRule="auto"/>
              <w:rPr>
                <w:rFonts w:asciiTheme="minorHAnsi" w:hAnsiTheme="minorHAnsi" w:cstheme="minorHAnsi"/>
                <w:b/>
                <w:color w:val="FFFFFF" w:themeColor="background1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b/>
                <w:color w:val="FFFFFF" w:themeColor="background1"/>
                <w:szCs w:val="22"/>
                <w:lang w:val="en-GB"/>
              </w:rPr>
              <w:t>Modification and translations</w:t>
            </w:r>
          </w:p>
        </w:tc>
        <w:tc>
          <w:tcPr>
            <w:tcW w:w="66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  <w:hideMark/>
          </w:tcPr>
          <w:p w14:paraId="58D926DF" w14:textId="77777777" w:rsidR="004B21CD" w:rsidRPr="00963F87" w:rsidRDefault="004B21CD" w:rsidP="00D6010F">
            <w:pPr>
              <w:pStyle w:val="Text"/>
              <w:spacing w:line="240" w:lineRule="auto"/>
              <w:jc w:val="both"/>
              <w:rPr>
                <w:rFonts w:asciiTheme="minorHAnsi" w:hAnsiTheme="minorHAnsi" w:cstheme="minorHAnsi"/>
                <w:b/>
                <w:color w:val="FFFFFF" w:themeColor="background1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b/>
                <w:color w:val="FFFFFF" w:themeColor="background1"/>
                <w:szCs w:val="22"/>
                <w:lang w:val="en-GB"/>
              </w:rPr>
              <w:t>Description and scoring</w:t>
            </w:r>
          </w:p>
        </w:tc>
      </w:tr>
      <w:tr w:rsidR="004B21CD" w:rsidRPr="00963F87" w14:paraId="201312BB" w14:textId="77777777" w:rsidTr="00290187">
        <w:trPr>
          <w:trHeight w:val="1578"/>
        </w:trPr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E06F88" w14:textId="77777777" w:rsidR="004B21CD" w:rsidRPr="00963F87" w:rsidRDefault="004B21CD" w:rsidP="00D6010F">
            <w:pPr>
              <w:widowControl w:val="0"/>
              <w:autoSpaceDE w:val="0"/>
              <w:autoSpaceDN w:val="0"/>
              <w:adjustRightInd w:val="0"/>
              <w:spacing w:before="120" w:after="120"/>
              <w:jc w:val="both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color w:val="000000"/>
                <w:lang w:val="en"/>
              </w:rPr>
              <w:t>Satisfaction with communication during consultation</w:t>
            </w:r>
          </w:p>
          <w:p w14:paraId="4E23955D" w14:textId="77777777" w:rsidR="004B21CD" w:rsidRPr="00963F87" w:rsidRDefault="004B21CD" w:rsidP="00D6010F">
            <w:pPr>
              <w:pStyle w:val="Text"/>
              <w:spacing w:line="240" w:lineRule="auto"/>
              <w:jc w:val="both"/>
              <w:rPr>
                <w:rFonts w:asciiTheme="minorHAnsi" w:hAnsiTheme="minorHAnsi" w:cstheme="minorHAnsi"/>
                <w:szCs w:val="22"/>
                <w:lang w:val="en-GB" w:eastAsia="en-US"/>
              </w:rPr>
            </w:pP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25EC46" w14:textId="6FD8E3BB" w:rsidR="004B21CD" w:rsidRPr="00963F87" w:rsidRDefault="004B21CD" w:rsidP="00D6010F">
            <w:pPr>
              <w:pStyle w:val="Text"/>
              <w:spacing w:line="240" w:lineRule="auto"/>
              <w:rPr>
                <w:rFonts w:asciiTheme="minorHAnsi" w:hAnsiTheme="minorHAnsi" w:cstheme="minorHAnsi"/>
                <w:szCs w:val="22"/>
                <w:lang w:val="fr-FR"/>
              </w:rPr>
            </w:pPr>
            <w:r w:rsidRPr="00963F87">
              <w:rPr>
                <w:rFonts w:asciiTheme="minorHAnsi" w:hAnsiTheme="minorHAnsi" w:cstheme="minorHAnsi"/>
                <w:color w:val="000000"/>
                <w:szCs w:val="22"/>
                <w:lang w:val="fr-FR"/>
              </w:rPr>
              <w:t>Patient/physician satisfaction questionnaire (PSQ)</w:t>
            </w:r>
            <w:r w:rsidR="006475E6" w:rsidRPr="00963F87">
              <w:rPr>
                <w:rFonts w:asciiTheme="minorHAnsi" w:hAnsiTheme="minorHAnsi" w:cstheme="minorHAnsi"/>
                <w:color w:val="000000"/>
                <w:szCs w:val="22"/>
                <w:lang w:val="fr-FR"/>
              </w:rPr>
              <w:t xml:space="preserve"> </w:t>
            </w:r>
            <w:r w:rsidR="00203562" w:rsidRPr="00963F87">
              <w:rPr>
                <w:rFonts w:asciiTheme="minorHAnsi" w:hAnsiTheme="minorHAnsi" w:cstheme="minorHAnsi"/>
                <w:color w:val="000000"/>
                <w:szCs w:val="22"/>
                <w:lang w:val="en"/>
              </w:rPr>
              <w:fldChar w:fldCharType="begin"/>
            </w:r>
            <w:r w:rsidR="003321AD" w:rsidRPr="00963F87">
              <w:rPr>
                <w:rFonts w:asciiTheme="minorHAnsi" w:hAnsiTheme="minorHAnsi" w:cstheme="minorHAnsi"/>
                <w:color w:val="000000"/>
                <w:szCs w:val="22"/>
                <w:lang w:val="en"/>
              </w:rPr>
              <w:instrText xml:space="preserve"> ADDIN EN.CITE &lt;EndNote&gt;&lt;Cite&gt;&lt;Author&gt;Grogan&lt;/Author&gt;&lt;Year&gt;2000&lt;/Year&gt;&lt;RecNum&gt;9&lt;/RecNum&gt;&lt;DisplayText&gt;[19]&lt;/DisplayText&gt;&lt;record&gt;&lt;rec-number&gt;9&lt;/rec-number&gt;&lt;foreign-keys&gt;&lt;key app="EN" db-id="ffs52xffgda9rae9v04p5efyprwfexx02z5p" timestamp="1612273319"&gt;9&lt;/key&gt;&lt;/foreign-keys&gt;&lt;ref-type name="Journal Article"&gt;17&lt;/ref-type&gt;&lt;contributors&gt;&lt;authors&gt;&lt;author&gt;Grogan, Sarah&lt;/author&gt;&lt;author&gt;Conner, Mark&lt;/author&gt;&lt;author&gt;Norman, Paul&lt;/author&gt;&lt;author&gt;Willits, D&lt;/author&gt;&lt;author&gt;Porter, I&lt;/author&gt;&lt;/authors&gt;&lt;/contributors&gt;&lt;titles&gt;&lt;title&gt;Validation of a questionnaire measuring patient satisfaction with general practitioner services&lt;/title&gt;&lt;secondary-title&gt;BMJ Quality &amp;amp; Safety&lt;/secondary-title&gt;&lt;/titles&gt;&lt;periodical&gt;&lt;full-title&gt;BMJ Quality &amp;amp; Safety&lt;/full-title&gt;&lt;/periodical&gt;&lt;pages&gt;210-215&lt;/pages&gt;&lt;volume&gt;9&lt;/volume&gt;&lt;number&gt;4&lt;/number&gt;&lt;dates&gt;&lt;year&gt;2000&lt;/year&gt;&lt;/dates&gt;&lt;isbn&gt;2044-5415&lt;/isbn&gt;&lt;urls&gt;&lt;/urls&gt;&lt;/record&gt;&lt;/Cite&gt;&lt;/EndNote&gt;</w:instrText>
            </w:r>
            <w:r w:rsidR="00203562" w:rsidRPr="00963F87">
              <w:rPr>
                <w:rFonts w:asciiTheme="minorHAnsi" w:hAnsiTheme="minorHAnsi" w:cstheme="minorHAnsi"/>
                <w:color w:val="000000"/>
                <w:szCs w:val="22"/>
                <w:lang w:val="en"/>
              </w:rPr>
              <w:fldChar w:fldCharType="separate"/>
            </w:r>
            <w:r w:rsidR="003321AD" w:rsidRPr="00963F87">
              <w:rPr>
                <w:rFonts w:asciiTheme="minorHAnsi" w:hAnsiTheme="minorHAnsi" w:cstheme="minorHAnsi"/>
                <w:noProof/>
                <w:color w:val="000000"/>
                <w:szCs w:val="22"/>
                <w:lang w:val="en"/>
              </w:rPr>
              <w:t>[19]</w:t>
            </w:r>
            <w:r w:rsidR="00203562" w:rsidRPr="00963F87">
              <w:rPr>
                <w:rFonts w:asciiTheme="minorHAnsi" w:hAnsiTheme="minorHAnsi" w:cstheme="minorHAnsi"/>
                <w:color w:val="000000"/>
                <w:szCs w:val="22"/>
                <w:lang w:val="en"/>
              </w:rPr>
              <w:fldChar w:fldCharType="end"/>
            </w:r>
            <w:r w:rsidRPr="00963F87">
              <w:rPr>
                <w:rFonts w:asciiTheme="minorHAnsi" w:hAnsiTheme="minorHAnsi" w:cstheme="minorHAnsi"/>
                <w:color w:val="000000"/>
                <w:szCs w:val="22"/>
                <w:lang w:val="fr-FR"/>
              </w:rPr>
              <w:t xml:space="preserve"> </w:t>
            </w:r>
          </w:p>
        </w:tc>
        <w:tc>
          <w:tcPr>
            <w:tcW w:w="33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E60AF4" w14:textId="77777777" w:rsidR="004B21CD" w:rsidRPr="00963F87" w:rsidRDefault="004B21CD" w:rsidP="00290187">
            <w:pPr>
              <w:pStyle w:val="Text"/>
              <w:numPr>
                <w:ilvl w:val="0"/>
                <w:numId w:val="8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Validated version of the PSQ.</w:t>
            </w:r>
          </w:p>
          <w:p w14:paraId="0F3EFE19" w14:textId="77777777" w:rsidR="004B21CD" w:rsidRPr="00963F87" w:rsidRDefault="004B21CD" w:rsidP="00290187">
            <w:pPr>
              <w:pStyle w:val="Text"/>
              <w:numPr>
                <w:ilvl w:val="0"/>
                <w:numId w:val="8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Validated version translated from English to French and German.</w:t>
            </w:r>
          </w:p>
        </w:tc>
        <w:tc>
          <w:tcPr>
            <w:tcW w:w="66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A6B52F" w14:textId="500C65F2" w:rsidR="004B21CD" w:rsidRPr="00963F87" w:rsidRDefault="004B21CD" w:rsidP="00290187">
            <w:pPr>
              <w:pStyle w:val="Text"/>
              <w:numPr>
                <w:ilvl w:val="0"/>
                <w:numId w:val="7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Two </w:t>
            </w:r>
            <w:r w:rsidR="00AD5B13"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versions of the </w:t>
            </w: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questionnaire</w:t>
            </w:r>
            <w:r w:rsidR="00AD5B13"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 were</w:t>
            </w: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 used to </w:t>
            </w:r>
            <w:r w:rsidR="007573E1"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investigate </w:t>
            </w: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satisfaction with </w:t>
            </w:r>
            <w:r w:rsidR="00ED67BD"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communication </w:t>
            </w: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during consultations from the patient and HCP perspective.</w:t>
            </w:r>
          </w:p>
          <w:p w14:paraId="5C81BD70" w14:textId="77777777" w:rsidR="004B21CD" w:rsidRPr="00963F87" w:rsidRDefault="004B21CD" w:rsidP="00290187">
            <w:pPr>
              <w:pStyle w:val="Text"/>
              <w:numPr>
                <w:ilvl w:val="0"/>
                <w:numId w:val="7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Items scored using a Visual Analogue Scale (VAS) from 0-100.</w:t>
            </w:r>
          </w:p>
          <w:p w14:paraId="784D6B25" w14:textId="77777777" w:rsidR="004B21CD" w:rsidRPr="00963F87" w:rsidRDefault="004B21CD" w:rsidP="00290187">
            <w:pPr>
              <w:pStyle w:val="ListParagraph"/>
              <w:numPr>
                <w:ilvl w:val="0"/>
                <w:numId w:val="7"/>
              </w:numPr>
              <w:ind w:left="357" w:hanging="357"/>
              <w:rPr>
                <w:rFonts w:asciiTheme="minorHAnsi" w:hAnsiTheme="minorHAnsi" w:cstheme="minorHAnsi"/>
                <w:sz w:val="22"/>
                <w:szCs w:val="22"/>
                <w:lang w:eastAsia="en-US"/>
              </w:rPr>
            </w:pPr>
            <w:r w:rsidRPr="00963F87">
              <w:rPr>
                <w:rFonts w:asciiTheme="minorHAnsi" w:hAnsiTheme="minorHAnsi" w:cstheme="minorHAnsi"/>
                <w:sz w:val="22"/>
                <w:szCs w:val="22"/>
                <w:lang w:eastAsia="en-US"/>
              </w:rPr>
              <w:t xml:space="preserve">An overall satisfaction score is obtained by averaging the responses to the questions, whereby a high score corresponds to a high level of satisfaction. </w:t>
            </w:r>
          </w:p>
          <w:p w14:paraId="4D145524" w14:textId="77777777" w:rsidR="004B21CD" w:rsidRPr="00963F87" w:rsidRDefault="004B21CD" w:rsidP="00290187">
            <w:pPr>
              <w:pStyle w:val="ListParagraph"/>
              <w:numPr>
                <w:ilvl w:val="0"/>
                <w:numId w:val="7"/>
              </w:numPr>
              <w:ind w:left="357" w:hanging="357"/>
              <w:rPr>
                <w:rFonts w:asciiTheme="minorHAnsi" w:hAnsiTheme="minorHAnsi" w:cstheme="minorHAnsi"/>
                <w:sz w:val="22"/>
                <w:szCs w:val="22"/>
                <w:lang w:eastAsia="en-US"/>
              </w:rPr>
            </w:pPr>
            <w:r w:rsidRPr="00963F87">
              <w:rPr>
                <w:rFonts w:asciiTheme="minorHAnsi" w:hAnsiTheme="minorHAnsi" w:cstheme="minorHAnsi"/>
                <w:sz w:val="22"/>
                <w:szCs w:val="22"/>
                <w:lang w:eastAsia="en-US"/>
              </w:rPr>
              <w:t>Patient and HCP version administered after visit 1 (V1) and visit 2 (V2).</w:t>
            </w:r>
          </w:p>
        </w:tc>
      </w:tr>
      <w:tr w:rsidR="004B21CD" w:rsidRPr="00963F87" w14:paraId="7C67DCE4" w14:textId="77777777" w:rsidTr="00D6010F">
        <w:trPr>
          <w:trHeight w:val="248"/>
        </w:trPr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C262CF" w14:textId="77777777" w:rsidR="004B21CD" w:rsidRPr="00963F87" w:rsidRDefault="004B21CD" w:rsidP="00D6010F">
            <w:pPr>
              <w:pStyle w:val="Text"/>
              <w:spacing w:line="240" w:lineRule="auto"/>
              <w:rPr>
                <w:rFonts w:asciiTheme="minorHAnsi" w:hAnsiTheme="minorHAnsi" w:cstheme="minorHAnsi"/>
                <w:szCs w:val="22"/>
                <w:lang w:val="en-GB" w:eastAsia="en-US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Perceived closeness of patient-HCP relationship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554EA1" w14:textId="78B0A30B" w:rsidR="004B21CD" w:rsidRPr="00963F87" w:rsidRDefault="004B21CD" w:rsidP="00D6010F">
            <w:pPr>
              <w:pStyle w:val="Text"/>
              <w:spacing w:line="240" w:lineRule="auto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Perceived Interpersonal Closeness Scale (PICS)</w:t>
            </w:r>
            <w:r w:rsidR="006475E6"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 </w:t>
            </w:r>
            <w:r w:rsidR="00203562" w:rsidRPr="00963F87">
              <w:rPr>
                <w:rFonts w:asciiTheme="minorHAnsi" w:hAnsiTheme="minorHAnsi" w:cstheme="minorHAnsi"/>
                <w:szCs w:val="22"/>
                <w:lang w:val="en-GB"/>
              </w:rPr>
              <w:fldChar w:fldCharType="begin"/>
            </w:r>
            <w:r w:rsidR="003321AD" w:rsidRPr="00963F87">
              <w:rPr>
                <w:rFonts w:asciiTheme="minorHAnsi" w:hAnsiTheme="minorHAnsi" w:cstheme="minorHAnsi"/>
                <w:szCs w:val="22"/>
                <w:lang w:val="en-GB"/>
              </w:rPr>
              <w:instrText xml:space="preserve"> ADDIN EN.CITE &lt;EndNote&gt;&lt;Cite&gt;&lt;Author&gt;Popovic&lt;/Author&gt;&lt;Year&gt;2003&lt;/Year&gt;&lt;RecNum&gt;11&lt;/RecNum&gt;&lt;DisplayText&gt;[18]&lt;/DisplayText&gt;&lt;record&gt;&lt;rec-number&gt;11&lt;/rec-number&gt;&lt;foreign-keys&gt;&lt;key app="EN" db-id="ffs52xffgda9rae9v04p5efyprwfexx02z5p" timestamp="1612273549"&gt;11&lt;/key&gt;&lt;/foreign-keys&gt;&lt;ref-type name="Journal Article"&gt;17&lt;/ref-type&gt;&lt;contributors&gt;&lt;authors&gt;&lt;author&gt;Popovic, Miodrag&lt;/author&gt;&lt;author&gt;Milne, Derek&lt;/author&gt;&lt;author&gt;Barrett, P&lt;/author&gt;&lt;/authors&gt;&lt;/contributors&gt;&lt;titles&gt;&lt;title&gt;The scale of perceived interpersonal closeness (PICS)&lt;/title&gt;&lt;secondary-title&gt;Clinical Psychology &amp;amp; Psychotherapy: An International Journal of Theory &amp;amp; Practice&lt;/secondary-title&gt;&lt;/titles&gt;&lt;periodical&gt;&lt;full-title&gt;Clinical Psychology &amp;amp; Psychotherapy: An International Journal of Theory &amp;amp; Practice&lt;/full-title&gt;&lt;/periodical&gt;&lt;pages&gt;286-301&lt;/pages&gt;&lt;volume&gt;10&lt;/volume&gt;&lt;number&gt;5&lt;/number&gt;&lt;dates&gt;&lt;year&gt;2003&lt;/year&gt;&lt;/dates&gt;&lt;isbn&gt;1063-3995&lt;/isbn&gt;&lt;urls&gt;&lt;/urls&gt;&lt;/record&gt;&lt;/Cite&gt;&lt;/EndNote&gt;</w:instrText>
            </w:r>
            <w:r w:rsidR="00203562" w:rsidRPr="00963F87">
              <w:rPr>
                <w:rFonts w:asciiTheme="minorHAnsi" w:hAnsiTheme="minorHAnsi" w:cstheme="minorHAnsi"/>
                <w:szCs w:val="22"/>
                <w:lang w:val="en-GB"/>
              </w:rPr>
              <w:fldChar w:fldCharType="separate"/>
            </w:r>
            <w:r w:rsidR="003321AD" w:rsidRPr="00963F87">
              <w:rPr>
                <w:rFonts w:asciiTheme="minorHAnsi" w:hAnsiTheme="minorHAnsi" w:cstheme="minorHAnsi"/>
                <w:noProof/>
                <w:szCs w:val="22"/>
                <w:lang w:val="en-GB"/>
              </w:rPr>
              <w:t>[18]</w:t>
            </w:r>
            <w:r w:rsidR="00203562" w:rsidRPr="00963F87">
              <w:rPr>
                <w:rFonts w:asciiTheme="minorHAnsi" w:hAnsiTheme="minorHAnsi" w:cstheme="minorHAnsi"/>
                <w:szCs w:val="22"/>
                <w:lang w:val="en-GB"/>
              </w:rPr>
              <w:fldChar w:fldCharType="end"/>
            </w:r>
          </w:p>
        </w:tc>
        <w:tc>
          <w:tcPr>
            <w:tcW w:w="33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B64F80" w14:textId="77777777" w:rsidR="004B21CD" w:rsidRPr="00963F87" w:rsidRDefault="004B21CD" w:rsidP="00290187">
            <w:pPr>
              <w:pStyle w:val="Text"/>
              <w:numPr>
                <w:ilvl w:val="0"/>
                <w:numId w:val="8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Modified version of the validated PICS.</w:t>
            </w:r>
          </w:p>
          <w:p w14:paraId="6E14D99C" w14:textId="77777777" w:rsidR="004B21CD" w:rsidRPr="00963F87" w:rsidRDefault="004B21CD" w:rsidP="00290187">
            <w:pPr>
              <w:pStyle w:val="Text"/>
              <w:numPr>
                <w:ilvl w:val="0"/>
                <w:numId w:val="8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Modified version translated from English to French and German.</w:t>
            </w:r>
          </w:p>
        </w:tc>
        <w:tc>
          <w:tcPr>
            <w:tcW w:w="66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ED161B" w14:textId="06AFDE7E" w:rsidR="004B21CD" w:rsidRPr="00963F87" w:rsidRDefault="004B21CD" w:rsidP="00290187">
            <w:pPr>
              <w:pStyle w:val="Text"/>
              <w:numPr>
                <w:ilvl w:val="0"/>
                <w:numId w:val="7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Two </w:t>
            </w:r>
            <w:r w:rsidR="00AD5B13"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versions of the </w:t>
            </w: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questionnaire</w:t>
            </w:r>
            <w:r w:rsidR="00AD5B13"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 were</w:t>
            </w: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 used to </w:t>
            </w:r>
            <w:r w:rsidR="007573E1"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investigate </w:t>
            </w: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perceived closeness of the patient-HCP relationship, from the patient and HCP perspective.</w:t>
            </w:r>
          </w:p>
          <w:p w14:paraId="1275DAF6" w14:textId="77777777" w:rsidR="004B21CD" w:rsidRPr="00963F87" w:rsidRDefault="004B21CD" w:rsidP="00290187">
            <w:pPr>
              <w:pStyle w:val="Text"/>
              <w:numPr>
                <w:ilvl w:val="0"/>
                <w:numId w:val="7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One item scored using 7-point Verbal Response Scale (VRS) and two items scored on 4-point VRS, whereby a higher score corresponds to a greater perceived closeness of the relationship.</w:t>
            </w:r>
          </w:p>
          <w:p w14:paraId="4E5DB7FA" w14:textId="77777777" w:rsidR="004B21CD" w:rsidRPr="00963F87" w:rsidRDefault="004B21CD" w:rsidP="00290187">
            <w:pPr>
              <w:pStyle w:val="Text"/>
              <w:numPr>
                <w:ilvl w:val="0"/>
                <w:numId w:val="7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Patient and HCP version administered before and after V1 and V2.</w:t>
            </w:r>
          </w:p>
        </w:tc>
      </w:tr>
      <w:tr w:rsidR="004B21CD" w:rsidRPr="00963F87" w14:paraId="74A195F2" w14:textId="77777777" w:rsidTr="00D6010F">
        <w:trPr>
          <w:trHeight w:val="248"/>
        </w:trPr>
        <w:tc>
          <w:tcPr>
            <w:tcW w:w="150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920652" w14:textId="77777777" w:rsidR="004B21CD" w:rsidRPr="00963F87" w:rsidRDefault="004B21CD" w:rsidP="00D6010F">
            <w:pPr>
              <w:pStyle w:val="Text"/>
              <w:spacing w:line="240" w:lineRule="auto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Communication of pain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095C6A" w14:textId="77777777" w:rsidR="004B21CD" w:rsidRPr="00963F87" w:rsidRDefault="004B21CD" w:rsidP="00D6010F">
            <w:pPr>
              <w:pStyle w:val="Text"/>
              <w:spacing w:line="240" w:lineRule="auto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Single item</w:t>
            </w:r>
          </w:p>
        </w:tc>
        <w:tc>
          <w:tcPr>
            <w:tcW w:w="33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2B4C8A" w14:textId="77777777" w:rsidR="004B21CD" w:rsidRPr="00963F87" w:rsidRDefault="004B21CD" w:rsidP="00290187">
            <w:pPr>
              <w:pStyle w:val="Text"/>
              <w:numPr>
                <w:ilvl w:val="0"/>
                <w:numId w:val="8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Non-validated single item developed for the purpose of the study.</w:t>
            </w:r>
          </w:p>
          <w:p w14:paraId="0A2411B1" w14:textId="77777777" w:rsidR="004B21CD" w:rsidRPr="00963F87" w:rsidRDefault="004B21CD" w:rsidP="00290187">
            <w:pPr>
              <w:pStyle w:val="Text"/>
              <w:numPr>
                <w:ilvl w:val="0"/>
                <w:numId w:val="8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Single item translated from English to French and German.</w:t>
            </w:r>
          </w:p>
        </w:tc>
        <w:tc>
          <w:tcPr>
            <w:tcW w:w="66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4C778B0" w14:textId="23F738A1" w:rsidR="004B21CD" w:rsidRPr="00963F87" w:rsidRDefault="00290187" w:rsidP="00290187">
            <w:pPr>
              <w:pStyle w:val="Text"/>
              <w:numPr>
                <w:ilvl w:val="0"/>
                <w:numId w:val="7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Individual</w:t>
            </w:r>
            <w:r w:rsidR="004B21CD"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 items to </w:t>
            </w:r>
            <w:r w:rsidR="007573E1"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investigate </w:t>
            </w:r>
            <w:r w:rsidR="004B21CD" w:rsidRPr="00963F87">
              <w:rPr>
                <w:rFonts w:asciiTheme="minorHAnsi" w:hAnsiTheme="minorHAnsi" w:cstheme="minorHAnsi"/>
                <w:szCs w:val="22"/>
                <w:lang w:val="en-GB"/>
              </w:rPr>
              <w:t>how much the pain the patient has experience</w:t>
            </w: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d</w:t>
            </w:r>
            <w:r w:rsidR="004B21CD"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 has affected them on that day, from the patient and HCP perspective.</w:t>
            </w:r>
          </w:p>
          <w:p w14:paraId="136DB30F" w14:textId="77777777" w:rsidR="004B21CD" w:rsidRPr="00963F87" w:rsidRDefault="004B21CD" w:rsidP="00290187">
            <w:pPr>
              <w:pStyle w:val="Text"/>
              <w:numPr>
                <w:ilvl w:val="0"/>
                <w:numId w:val="7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Scored on a 5-point VRS whereby a higher score corresponds to a greater pain interference.</w:t>
            </w:r>
          </w:p>
          <w:p w14:paraId="727B05FC" w14:textId="77777777" w:rsidR="004B21CD" w:rsidRPr="00963F87" w:rsidRDefault="004B21CD" w:rsidP="00290187">
            <w:pPr>
              <w:pStyle w:val="Text"/>
              <w:numPr>
                <w:ilvl w:val="0"/>
                <w:numId w:val="7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Patient version administered before V1 and V2. HCP version administered after V1 and V2.</w:t>
            </w:r>
          </w:p>
        </w:tc>
      </w:tr>
      <w:tr w:rsidR="004B21CD" w:rsidRPr="00963F87" w14:paraId="1F997CE2" w14:textId="77777777" w:rsidTr="00D6010F">
        <w:trPr>
          <w:trHeight w:val="248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02596D" w14:textId="77777777" w:rsidR="004B21CD" w:rsidRPr="00963F87" w:rsidRDefault="004B21CD" w:rsidP="00D6010F">
            <w:pPr>
              <w:rPr>
                <w:rFonts w:eastAsia="Times New Roman" w:cstheme="minorHAnsi"/>
              </w:rPr>
            </w:pP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2D95D2" w14:textId="2087AE01" w:rsidR="004B21CD" w:rsidRPr="00963F87" w:rsidRDefault="004B21CD" w:rsidP="00D6010F">
            <w:pPr>
              <w:pStyle w:val="Text"/>
              <w:spacing w:line="240" w:lineRule="auto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Brief Pain Inventory (BPI) - Interference Scale</w:t>
            </w:r>
            <w:r w:rsidR="006475E6"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 </w:t>
            </w:r>
            <w:r w:rsidR="00203562" w:rsidRPr="00963F87">
              <w:rPr>
                <w:rFonts w:asciiTheme="minorHAnsi" w:hAnsiTheme="minorHAnsi" w:cstheme="minorHAnsi"/>
                <w:szCs w:val="22"/>
                <w:lang w:val="en-GB"/>
              </w:rPr>
              <w:fldChar w:fldCharType="begin"/>
            </w:r>
            <w:r w:rsidR="003321AD" w:rsidRPr="00963F87">
              <w:rPr>
                <w:rFonts w:asciiTheme="minorHAnsi" w:hAnsiTheme="minorHAnsi" w:cstheme="minorHAnsi"/>
                <w:szCs w:val="22"/>
                <w:lang w:val="en-GB"/>
              </w:rPr>
              <w:instrText xml:space="preserve"> ADDIN EN.CITE &lt;EndNote&gt;&lt;Cite&gt;&lt;Author&gt;Tan&lt;/Author&gt;&lt;Year&gt;2004&lt;/Year&gt;&lt;RecNum&gt;10&lt;/RecNum&gt;&lt;DisplayText&gt;[20]&lt;/DisplayText&gt;&lt;record&gt;&lt;rec-number&gt;10&lt;/rec-number&gt;&lt;foreign-keys&gt;&lt;key app="EN" db-id="ffs52xffgda9rae9v04p5efyprwfexx02z5p" timestamp="1612273474"&gt;10&lt;/key&gt;&lt;/foreign-keys&gt;&lt;ref-type name="Journal Article"&gt;17&lt;/ref-type&gt;&lt;contributors&gt;&lt;authors&gt;&lt;author&gt;Tan, Gabriel&lt;/author&gt;&lt;author&gt;Jensen, Mark P&lt;/author&gt;&lt;author&gt;Thornby, John I&lt;/author&gt;&lt;author&gt;Shanti, Bilal F&lt;/author&gt;&lt;/authors&gt;&lt;/contributors&gt;&lt;titles&gt;&lt;title&gt;Validation of the Brief Pain Inventory for chronic nonmalignant pain&lt;/title&gt;&lt;secondary-title&gt;The Journal of Pain&lt;/secondary-title&gt;&lt;/titles&gt;&lt;periodical&gt;&lt;full-title&gt;The Journal of Pain&lt;/full-title&gt;&lt;/periodical&gt;&lt;pages&gt;133-137&lt;/pages&gt;&lt;volume&gt;5&lt;/volume&gt;&lt;number&gt;2&lt;/number&gt;&lt;dates&gt;&lt;year&gt;2004&lt;/year&gt;&lt;/dates&gt;&lt;isbn&gt;1526-5900&lt;/isbn&gt;&lt;urls&gt;&lt;/urls&gt;&lt;/record&gt;&lt;/Cite&gt;&lt;/EndNote&gt;</w:instrText>
            </w:r>
            <w:r w:rsidR="00203562" w:rsidRPr="00963F87">
              <w:rPr>
                <w:rFonts w:asciiTheme="minorHAnsi" w:hAnsiTheme="minorHAnsi" w:cstheme="minorHAnsi"/>
                <w:szCs w:val="22"/>
                <w:lang w:val="en-GB"/>
              </w:rPr>
              <w:fldChar w:fldCharType="separate"/>
            </w:r>
            <w:r w:rsidR="003321AD" w:rsidRPr="00963F87">
              <w:rPr>
                <w:rFonts w:asciiTheme="minorHAnsi" w:hAnsiTheme="minorHAnsi" w:cstheme="minorHAnsi"/>
                <w:noProof/>
                <w:szCs w:val="22"/>
                <w:lang w:val="en-GB"/>
              </w:rPr>
              <w:t>[20]</w:t>
            </w:r>
            <w:r w:rsidR="00203562" w:rsidRPr="00963F87">
              <w:rPr>
                <w:rFonts w:asciiTheme="minorHAnsi" w:hAnsiTheme="minorHAnsi" w:cstheme="minorHAnsi"/>
                <w:szCs w:val="22"/>
                <w:lang w:val="en-GB"/>
              </w:rPr>
              <w:fldChar w:fldCharType="end"/>
            </w:r>
          </w:p>
        </w:tc>
        <w:tc>
          <w:tcPr>
            <w:tcW w:w="33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D9706F" w14:textId="77777777" w:rsidR="004B21CD" w:rsidRPr="00963F87" w:rsidRDefault="004B21CD" w:rsidP="00290187">
            <w:pPr>
              <w:pStyle w:val="Text"/>
              <w:numPr>
                <w:ilvl w:val="0"/>
                <w:numId w:val="8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Validated version of BPI Interference Scale (patient-completed).</w:t>
            </w:r>
          </w:p>
          <w:p w14:paraId="2EBB0F51" w14:textId="77777777" w:rsidR="004B21CD" w:rsidRPr="00963F87" w:rsidRDefault="004B21CD" w:rsidP="00290187">
            <w:pPr>
              <w:pStyle w:val="Text"/>
              <w:numPr>
                <w:ilvl w:val="0"/>
                <w:numId w:val="8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Modified version of the validated BPI Interference Scale (HCP-completed).</w:t>
            </w:r>
          </w:p>
          <w:p w14:paraId="59476AB8" w14:textId="77777777" w:rsidR="004B21CD" w:rsidRPr="00963F87" w:rsidRDefault="004B21CD" w:rsidP="00290187">
            <w:pPr>
              <w:pStyle w:val="Text"/>
              <w:numPr>
                <w:ilvl w:val="0"/>
                <w:numId w:val="8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Validated version and modified version translated from English to French and German. </w:t>
            </w:r>
          </w:p>
        </w:tc>
        <w:tc>
          <w:tcPr>
            <w:tcW w:w="66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D5FBF2" w14:textId="5E443C72" w:rsidR="004B21CD" w:rsidRPr="00963F87" w:rsidRDefault="004B21CD" w:rsidP="00290187">
            <w:pPr>
              <w:pStyle w:val="Text"/>
              <w:numPr>
                <w:ilvl w:val="0"/>
                <w:numId w:val="7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Two </w:t>
            </w:r>
            <w:r w:rsidR="00AD5B13"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versions of the </w:t>
            </w: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questionnaire</w:t>
            </w:r>
            <w:r w:rsidR="00AD5B13"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 were</w:t>
            </w: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 used to </w:t>
            </w:r>
            <w:r w:rsidR="007573E1"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investigate </w:t>
            </w: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pain interference on aspects of daily activities from the patient and HCP perspective.</w:t>
            </w:r>
          </w:p>
          <w:p w14:paraId="632F4A5B" w14:textId="77777777" w:rsidR="004B21CD" w:rsidRPr="00963F87" w:rsidRDefault="004B21CD" w:rsidP="00290187">
            <w:pPr>
              <w:pStyle w:val="Text"/>
              <w:numPr>
                <w:ilvl w:val="0"/>
                <w:numId w:val="7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Items scored on a 10-point Numerical Response Scale (NRS).</w:t>
            </w:r>
          </w:p>
          <w:p w14:paraId="28445DED" w14:textId="77777777" w:rsidR="004B21CD" w:rsidRPr="00963F87" w:rsidRDefault="004B21CD" w:rsidP="00290187">
            <w:pPr>
              <w:pStyle w:val="Text"/>
              <w:numPr>
                <w:ilvl w:val="0"/>
                <w:numId w:val="7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An overall score is obtained by averaging the responses to the questions, whereby a high score corresponds to a high level of satisfaction. </w:t>
            </w:r>
          </w:p>
          <w:p w14:paraId="61D410E8" w14:textId="77777777" w:rsidR="004B21CD" w:rsidRPr="00963F87" w:rsidRDefault="004B21CD" w:rsidP="00290187">
            <w:pPr>
              <w:pStyle w:val="Text"/>
              <w:numPr>
                <w:ilvl w:val="0"/>
                <w:numId w:val="7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 w:eastAsia="en-US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Patient version administered before V1 and V2. HCP version administered after V1 and V2.</w:t>
            </w:r>
          </w:p>
        </w:tc>
      </w:tr>
      <w:tr w:rsidR="004B21CD" w:rsidRPr="00963F87" w14:paraId="4EA82399" w14:textId="77777777" w:rsidTr="00D6010F">
        <w:trPr>
          <w:trHeight w:val="248"/>
        </w:trPr>
        <w:tc>
          <w:tcPr>
            <w:tcW w:w="15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FD6DFB" w14:textId="77777777" w:rsidR="004B21CD" w:rsidRPr="00963F87" w:rsidRDefault="004B21CD" w:rsidP="00D6010F">
            <w:pPr>
              <w:pStyle w:val="Text"/>
              <w:spacing w:line="240" w:lineRule="auto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Usefulness of MACPT conversation tool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712BAD" w14:textId="77777777" w:rsidR="004B21CD" w:rsidRPr="00963F87" w:rsidRDefault="004B21CD" w:rsidP="00D6010F">
            <w:pPr>
              <w:pStyle w:val="Text"/>
              <w:spacing w:line="240" w:lineRule="auto"/>
              <w:rPr>
                <w:rFonts w:asciiTheme="minorHAnsi" w:hAnsiTheme="minorHAnsi" w:cstheme="minorHAnsi"/>
                <w:szCs w:val="22"/>
                <w:highlight w:val="magenta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MACPT Usefulness Questionnaire</w:t>
            </w:r>
          </w:p>
        </w:tc>
        <w:tc>
          <w:tcPr>
            <w:tcW w:w="33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A53822" w14:textId="77777777" w:rsidR="004B21CD" w:rsidRPr="00963F87" w:rsidRDefault="004B21CD" w:rsidP="00290187">
            <w:pPr>
              <w:pStyle w:val="Text"/>
              <w:numPr>
                <w:ilvl w:val="0"/>
                <w:numId w:val="8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Non-validated questionnaire developed for the purpose of the study.</w:t>
            </w:r>
          </w:p>
          <w:p w14:paraId="0767313E" w14:textId="77777777" w:rsidR="004B21CD" w:rsidRPr="00963F87" w:rsidRDefault="004B21CD" w:rsidP="00290187">
            <w:pPr>
              <w:pStyle w:val="Text"/>
              <w:numPr>
                <w:ilvl w:val="0"/>
                <w:numId w:val="8"/>
              </w:numPr>
              <w:spacing w:before="0" w:after="0" w:line="240" w:lineRule="auto"/>
              <w:ind w:left="357"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Questionnaire translated from English to French and German.</w:t>
            </w:r>
          </w:p>
        </w:tc>
        <w:tc>
          <w:tcPr>
            <w:tcW w:w="66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D8D68A" w14:textId="7ACFD7F3" w:rsidR="004B21CD" w:rsidRPr="00963F87" w:rsidRDefault="004B21CD" w:rsidP="00290187">
            <w:pPr>
              <w:pStyle w:val="Text"/>
              <w:numPr>
                <w:ilvl w:val="0"/>
                <w:numId w:val="8"/>
              </w:numPr>
              <w:spacing w:before="0" w:after="0" w:line="240" w:lineRule="auto"/>
              <w:ind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Two </w:t>
            </w:r>
            <w:r w:rsidR="00AD5B13"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versions of the </w:t>
            </w: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questionnaire</w:t>
            </w:r>
            <w:r w:rsidR="00AD5B13"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 were</w:t>
            </w: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 used to </w:t>
            </w:r>
            <w:r w:rsidR="007573E1" w:rsidRPr="00963F87">
              <w:rPr>
                <w:rFonts w:asciiTheme="minorHAnsi" w:hAnsiTheme="minorHAnsi" w:cstheme="minorHAnsi"/>
                <w:szCs w:val="22"/>
                <w:lang w:val="en-GB"/>
              </w:rPr>
              <w:t xml:space="preserve">investigate </w:t>
            </w: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the usefulness of the MACPT conversation tool from the patient and HCP perspective.</w:t>
            </w:r>
          </w:p>
          <w:p w14:paraId="45AB3CC1" w14:textId="77777777" w:rsidR="004B21CD" w:rsidRPr="00963F87" w:rsidRDefault="004B21CD" w:rsidP="00290187">
            <w:pPr>
              <w:pStyle w:val="Text"/>
              <w:numPr>
                <w:ilvl w:val="0"/>
                <w:numId w:val="8"/>
              </w:numPr>
              <w:spacing w:before="0" w:after="0" w:line="240" w:lineRule="auto"/>
              <w:ind w:hanging="357"/>
              <w:rPr>
                <w:rFonts w:asciiTheme="minorHAnsi" w:hAnsiTheme="minorHAnsi" w:cstheme="minorHAnsi"/>
                <w:szCs w:val="22"/>
                <w:lang w:val="en-GB"/>
              </w:rPr>
            </w:pPr>
            <w:r w:rsidRPr="00963F87">
              <w:rPr>
                <w:rFonts w:asciiTheme="minorHAnsi" w:hAnsiTheme="minorHAnsi" w:cstheme="minorHAnsi"/>
                <w:szCs w:val="22"/>
                <w:lang w:val="en-GB"/>
              </w:rPr>
              <w:t>Items scored on a 10-point NRS or dichotomous yes/no response options.</w:t>
            </w:r>
          </w:p>
          <w:p w14:paraId="5546A309" w14:textId="77777777" w:rsidR="004B21CD" w:rsidRPr="00963F87" w:rsidRDefault="004B21CD" w:rsidP="00290187">
            <w:pPr>
              <w:pStyle w:val="ListParagraph"/>
              <w:numPr>
                <w:ilvl w:val="0"/>
                <w:numId w:val="8"/>
              </w:numPr>
              <w:ind w:hanging="357"/>
              <w:rPr>
                <w:rFonts w:asciiTheme="minorHAnsi" w:hAnsiTheme="minorHAnsi" w:cstheme="minorHAnsi"/>
                <w:sz w:val="22"/>
                <w:szCs w:val="22"/>
                <w:lang w:eastAsia="en-US"/>
              </w:rPr>
            </w:pPr>
            <w:r w:rsidRPr="00963F87">
              <w:rPr>
                <w:rFonts w:asciiTheme="minorHAnsi" w:hAnsiTheme="minorHAnsi" w:cstheme="minorHAnsi"/>
                <w:sz w:val="22"/>
                <w:szCs w:val="22"/>
                <w:lang w:eastAsia="en-US"/>
              </w:rPr>
              <w:t>An overall score is obtained by averaging the responses to items using an NRS, whereby a high score corresponds to a high level of satisfaction.</w:t>
            </w:r>
          </w:p>
          <w:p w14:paraId="11E971D4" w14:textId="77777777" w:rsidR="004B21CD" w:rsidRPr="00963F87" w:rsidRDefault="004B21CD" w:rsidP="00290187">
            <w:pPr>
              <w:pStyle w:val="ListParagraph"/>
              <w:numPr>
                <w:ilvl w:val="1"/>
                <w:numId w:val="8"/>
              </w:numPr>
              <w:ind w:hanging="357"/>
              <w:rPr>
                <w:rFonts w:asciiTheme="minorHAnsi" w:hAnsiTheme="minorHAnsi" w:cstheme="minorHAnsi"/>
                <w:sz w:val="22"/>
                <w:szCs w:val="22"/>
                <w:lang w:eastAsia="en-US"/>
              </w:rPr>
            </w:pPr>
            <w:r w:rsidRPr="00963F87">
              <w:rPr>
                <w:rFonts w:asciiTheme="minorHAnsi" w:hAnsiTheme="minorHAnsi" w:cstheme="minorHAnsi"/>
                <w:sz w:val="22"/>
                <w:szCs w:val="22"/>
                <w:lang w:eastAsia="en-US"/>
              </w:rPr>
              <w:t xml:space="preserve">Of note, items on the HCP-completed version of the questionnaire whereby a greater score indicated a negative response were transformed so they were comparable with the patient-completed version. </w:t>
            </w:r>
          </w:p>
          <w:p w14:paraId="43C09886" w14:textId="77777777" w:rsidR="004B21CD" w:rsidRPr="00963F87" w:rsidRDefault="004B21CD" w:rsidP="00290187">
            <w:pPr>
              <w:pStyle w:val="ListParagraph"/>
              <w:numPr>
                <w:ilvl w:val="0"/>
                <w:numId w:val="8"/>
              </w:numPr>
              <w:ind w:hanging="357"/>
              <w:rPr>
                <w:rFonts w:asciiTheme="minorHAnsi" w:hAnsiTheme="minorHAnsi" w:cstheme="minorHAnsi"/>
                <w:sz w:val="22"/>
                <w:szCs w:val="22"/>
                <w:lang w:eastAsia="en-US"/>
              </w:rPr>
            </w:pPr>
            <w:r w:rsidRPr="00963F87">
              <w:rPr>
                <w:rFonts w:asciiTheme="minorHAnsi" w:hAnsiTheme="minorHAnsi" w:cstheme="minorHAnsi"/>
                <w:sz w:val="22"/>
                <w:szCs w:val="22"/>
              </w:rPr>
              <w:t>Patient version administered after V2. HCP version administered after a HCP had completed all of their V2 consultations.*</w:t>
            </w:r>
          </w:p>
        </w:tc>
      </w:tr>
    </w:tbl>
    <w:p w14:paraId="50FC52D4" w14:textId="1C5C47A5" w:rsidR="004B21CD" w:rsidRPr="00963F87" w:rsidRDefault="004B21CD" w:rsidP="004B21CD">
      <w:pPr>
        <w:widowControl w:val="0"/>
        <w:autoSpaceDE w:val="0"/>
        <w:autoSpaceDN w:val="0"/>
        <w:adjustRightInd w:val="0"/>
        <w:spacing w:line="259" w:lineRule="atLeast"/>
        <w:rPr>
          <w:rFonts w:cstheme="minorHAnsi"/>
          <w:lang w:val="en"/>
        </w:rPr>
        <w:sectPr w:rsidR="004B21CD" w:rsidRPr="00963F87" w:rsidSect="004B21CD">
          <w:pgSz w:w="15840" w:h="12240" w:orient="landscape"/>
          <w:pgMar w:top="1440" w:right="1440" w:bottom="1440" w:left="1440" w:header="720" w:footer="720" w:gutter="0"/>
          <w:cols w:space="720"/>
          <w:noEndnote/>
          <w:docGrid w:linePitch="299"/>
        </w:sectPr>
      </w:pPr>
      <w:r w:rsidRPr="00963F87">
        <w:rPr>
          <w:rFonts w:cstheme="minorHAnsi"/>
        </w:rPr>
        <w:t>*</w:t>
      </w:r>
      <w:r w:rsidRPr="00963F87">
        <w:rPr>
          <w:rFonts w:cstheme="minorHAnsi"/>
          <w:lang w:val="en"/>
        </w:rPr>
        <w:t>French HCPs completed the MACPT usefulness questionnaire following each patient’s V2 consultation.</w:t>
      </w:r>
    </w:p>
    <w:p w14:paraId="37809BE2" w14:textId="2955B9C5" w:rsidR="00680160" w:rsidRPr="00963F87" w:rsidRDefault="00680160" w:rsidP="004B21CD">
      <w:pPr>
        <w:pStyle w:val="Heading1"/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</w:pPr>
      <w:bookmarkStart w:id="7" w:name="_Ref64709612"/>
      <w:r w:rsidRPr="00963F87"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  <w:lastRenderedPageBreak/>
        <w:t>Supplementary material</w:t>
      </w:r>
      <w:r w:rsidR="004B21CD" w:rsidRPr="00963F87"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  <w:t xml:space="preserve"> </w:t>
      </w:r>
      <w:r w:rsidR="003C3150" w:rsidRPr="00963F87"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  <w:t>3</w:t>
      </w:r>
      <w:r w:rsidRPr="00963F87"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  <w:t>. Patient and HCP characteristics</w:t>
      </w:r>
      <w:bookmarkEnd w:id="7"/>
    </w:p>
    <w:tbl>
      <w:tblPr>
        <w:tblW w:w="0" w:type="auto"/>
        <w:tblInd w:w="20" w:type="dxa"/>
        <w:tblLayout w:type="fixed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5040"/>
        <w:gridCol w:w="2170"/>
        <w:gridCol w:w="2170"/>
      </w:tblGrid>
      <w:tr w:rsidR="00680160" w:rsidRPr="00963F87" w14:paraId="2B505E2E" w14:textId="77777777" w:rsidTr="004B21CD">
        <w:trPr>
          <w:trHeight w:val="335"/>
          <w:tblHeader/>
        </w:trPr>
        <w:tc>
          <w:tcPr>
            <w:tcW w:w="504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000000" w:themeFill="text1"/>
            <w:vAlign w:val="bottom"/>
          </w:tcPr>
          <w:p w14:paraId="5BE8FE06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b/>
                <w:bCs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Characteristic</w:t>
            </w: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000000" w:themeFill="text1"/>
          </w:tcPr>
          <w:p w14:paraId="14660C9E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b/>
                <w:bCs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Patients (N=21)</w:t>
            </w: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000000" w:themeFill="text1"/>
            <w:vAlign w:val="bottom"/>
          </w:tcPr>
          <w:p w14:paraId="29FEB41C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b/>
                <w:bCs/>
                <w:lang w:val="en"/>
              </w:rPr>
            </w:pPr>
            <w:r w:rsidRPr="00963F87">
              <w:rPr>
                <w:rFonts w:cstheme="minorHAnsi"/>
                <w:b/>
                <w:bCs/>
                <w:lang w:val="en"/>
              </w:rPr>
              <w:t>HCPs (N=6)</w:t>
            </w:r>
          </w:p>
        </w:tc>
      </w:tr>
      <w:tr w:rsidR="00680160" w:rsidRPr="00963F87" w14:paraId="7A68BC53" w14:textId="77777777" w:rsidTr="00D6010F">
        <w:trPr>
          <w:trHeight w:val="1"/>
        </w:trPr>
        <w:tc>
          <w:tcPr>
            <w:tcW w:w="504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4539D38B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Age</w:t>
            </w: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56754440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6BC83366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</w:p>
        </w:tc>
      </w:tr>
      <w:tr w:rsidR="00680160" w:rsidRPr="00963F87" w14:paraId="2363D486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1F0DA820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Mean (SD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69F7A3B9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59.5 (13.6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5C50D0B7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41.2 (9.6)</w:t>
            </w:r>
          </w:p>
        </w:tc>
      </w:tr>
      <w:tr w:rsidR="00680160" w:rsidRPr="00963F87" w14:paraId="343D14CA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47DCDC91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Min, Max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7F066FE1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38.0, 82.0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34FEF656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29.0, 52.0</w:t>
            </w:r>
          </w:p>
        </w:tc>
      </w:tr>
      <w:tr w:rsidR="00680160" w:rsidRPr="00963F87" w14:paraId="147632DA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</w:tcPr>
          <w:p w14:paraId="2653512A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Missing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</w:tcPr>
          <w:p w14:paraId="655D928B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0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</w:tcPr>
          <w:p w14:paraId="51CBD9FA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1</w:t>
            </w:r>
          </w:p>
        </w:tc>
      </w:tr>
      <w:tr w:rsidR="00680160" w:rsidRPr="00963F87" w14:paraId="4E241D9D" w14:textId="77777777" w:rsidTr="00D6010F">
        <w:trPr>
          <w:trHeight w:val="1"/>
        </w:trPr>
        <w:tc>
          <w:tcPr>
            <w:tcW w:w="504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15897F4F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Sex</w:t>
            </w: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56E5B052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44AA2396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</w:p>
        </w:tc>
      </w:tr>
      <w:tr w:rsidR="00680160" w:rsidRPr="00963F87" w14:paraId="4ABE0821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5A90EDFE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Female, n(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050720F0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16 (76.2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7D874DBB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6 (100.0%)</w:t>
            </w:r>
          </w:p>
        </w:tc>
      </w:tr>
      <w:tr w:rsidR="00680160" w:rsidRPr="00963F87" w14:paraId="73AFB37E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774AA3F1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Male, n(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0580391C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5 (23.8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231B91A9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0 (0.0%)</w:t>
            </w:r>
          </w:p>
        </w:tc>
      </w:tr>
      <w:tr w:rsidR="00680160" w:rsidRPr="00963F87" w14:paraId="64A715CD" w14:textId="77777777" w:rsidTr="00D6010F">
        <w:trPr>
          <w:trHeight w:val="1"/>
        </w:trPr>
        <w:tc>
          <w:tcPr>
            <w:tcW w:w="504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3685E455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Country</w:t>
            </w: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49955896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017445D1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</w:p>
        </w:tc>
      </w:tr>
      <w:tr w:rsidR="00680160" w:rsidRPr="00963F87" w14:paraId="623557D9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78FC401F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France*, n(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0034EB16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18 (85.7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092B6E5B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&lt;5 (50.0%)</w:t>
            </w:r>
          </w:p>
        </w:tc>
      </w:tr>
      <w:tr w:rsidR="00680160" w:rsidRPr="00963F87" w14:paraId="559A2776" w14:textId="77777777" w:rsidTr="00D9570E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single" w:sz="4" w:space="0" w:color="auto"/>
              <w:right w:val="single" w:sz="2" w:space="0" w:color="000000"/>
            </w:tcBorders>
            <w:shd w:val="clear" w:color="auto" w:fill="FFFFFF"/>
          </w:tcPr>
          <w:p w14:paraId="3378104B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UK*, n(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single" w:sz="4" w:space="0" w:color="auto"/>
              <w:right w:val="single" w:sz="2" w:space="0" w:color="000000"/>
            </w:tcBorders>
            <w:shd w:val="clear" w:color="auto" w:fill="FFFFFF"/>
          </w:tcPr>
          <w:p w14:paraId="2015CA17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&lt;5 (14.3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single" w:sz="4" w:space="0" w:color="auto"/>
              <w:right w:val="single" w:sz="2" w:space="0" w:color="000000"/>
            </w:tcBorders>
            <w:shd w:val="clear" w:color="auto" w:fill="FFFFFF"/>
          </w:tcPr>
          <w:p w14:paraId="7EF69AB6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&lt;5 (50.0%)</w:t>
            </w:r>
          </w:p>
        </w:tc>
      </w:tr>
      <w:tr w:rsidR="00CF5DF8" w:rsidRPr="00963F87" w14:paraId="3D957C0E" w14:textId="77777777" w:rsidTr="00D9570E">
        <w:trPr>
          <w:trHeight w:val="1"/>
        </w:trPr>
        <w:tc>
          <w:tcPr>
            <w:tcW w:w="50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42526EB" w14:textId="77777777" w:rsidR="00CF5DF8" w:rsidRPr="00963F87" w:rsidRDefault="00CF5DF8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Highest education level</w:t>
            </w:r>
          </w:p>
          <w:p w14:paraId="2EB318EF" w14:textId="5FFFBF1F" w:rsidR="00CF5DF8" w:rsidRPr="00963F87" w:rsidRDefault="00CF5DF8" w:rsidP="00CF5DF8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Secondary school</w:t>
            </w:r>
          </w:p>
          <w:p w14:paraId="27D05C4C" w14:textId="7153ED56" w:rsidR="00CF5DF8" w:rsidRPr="00963F87" w:rsidRDefault="00CF5DF8" w:rsidP="00CF5DF8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College</w:t>
            </w:r>
          </w:p>
          <w:p w14:paraId="7F71906B" w14:textId="3BC4FDB8" w:rsidR="00CF5DF8" w:rsidRPr="00963F87" w:rsidRDefault="00CF5DF8" w:rsidP="00CF5DF8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Vocational training</w:t>
            </w:r>
          </w:p>
          <w:p w14:paraId="42BE5DA5" w14:textId="0F4650E4" w:rsidR="00CF5DF8" w:rsidRPr="00963F87" w:rsidRDefault="00CF5DF8" w:rsidP="00CF5DF8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Undergraduate or Graduate</w:t>
            </w:r>
          </w:p>
          <w:p w14:paraId="62C50CBA" w14:textId="1799F487" w:rsidR="00CF5DF8" w:rsidRPr="00963F87" w:rsidRDefault="00CF5DF8" w:rsidP="00CF5DF8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Post-graduate</w:t>
            </w:r>
          </w:p>
        </w:tc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21E7102B" w14:textId="77777777" w:rsidR="00CF5DF8" w:rsidRPr="00963F87" w:rsidRDefault="00CF5DF8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</w:p>
          <w:p w14:paraId="63D935A5" w14:textId="3DC3F25B" w:rsidR="00CF5DF8" w:rsidRPr="00963F87" w:rsidRDefault="00CF5DF8" w:rsidP="00CF5DF8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&lt;5 (19.0%)</w:t>
            </w:r>
          </w:p>
          <w:p w14:paraId="1EEBDD79" w14:textId="46C63A6D" w:rsidR="00CF5DF8" w:rsidRPr="00963F87" w:rsidRDefault="00CF5DF8" w:rsidP="00CF5DF8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&lt;5 (14.3%)</w:t>
            </w:r>
          </w:p>
          <w:p w14:paraId="599C3F53" w14:textId="77777777" w:rsidR="00CF5DF8" w:rsidRPr="00963F87" w:rsidRDefault="00CF5DF8" w:rsidP="00CF5DF8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6 (28.6%)</w:t>
            </w:r>
          </w:p>
          <w:p w14:paraId="5A364139" w14:textId="77777777" w:rsidR="00CF5DF8" w:rsidRPr="00963F87" w:rsidRDefault="00CF5DF8" w:rsidP="00CF5DF8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6 (28.6%)</w:t>
            </w:r>
          </w:p>
          <w:p w14:paraId="3C861D21" w14:textId="78EFB19A" w:rsidR="00CF5DF8" w:rsidRPr="00963F87" w:rsidRDefault="00CF5DF8" w:rsidP="00CF5DF8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&lt;5 (9.5%)</w:t>
            </w:r>
          </w:p>
        </w:tc>
        <w:tc>
          <w:tcPr>
            <w:tcW w:w="21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03DE5E34" w14:textId="77777777" w:rsidR="00CF5DF8" w:rsidRPr="00963F87" w:rsidRDefault="00CF5DF8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</w:p>
          <w:p w14:paraId="06AE4CBD" w14:textId="77777777" w:rsidR="00CF5DF8" w:rsidRPr="00963F87" w:rsidRDefault="00CF5DF8" w:rsidP="00CF5DF8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  <w:p w14:paraId="67C2A4FB" w14:textId="77777777" w:rsidR="00CF5DF8" w:rsidRPr="00963F87" w:rsidRDefault="00CF5DF8" w:rsidP="00CF5DF8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  <w:p w14:paraId="31402579" w14:textId="77777777" w:rsidR="00CF5DF8" w:rsidRPr="00963F87" w:rsidRDefault="00CF5DF8" w:rsidP="00CF5DF8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  <w:p w14:paraId="04EA6934" w14:textId="77777777" w:rsidR="00CF5DF8" w:rsidRPr="00963F87" w:rsidRDefault="00CF5DF8" w:rsidP="00CF5DF8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  <w:p w14:paraId="00184180" w14:textId="2FD2A5FD" w:rsidR="00CF5DF8" w:rsidRPr="00963F87" w:rsidRDefault="00CF5DF8" w:rsidP="00CF5DF8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26609E07" w14:textId="77777777" w:rsidTr="00D9570E">
        <w:trPr>
          <w:trHeight w:val="1"/>
        </w:trPr>
        <w:tc>
          <w:tcPr>
            <w:tcW w:w="5040" w:type="dxa"/>
            <w:tcBorders>
              <w:top w:val="single" w:sz="4" w:space="0" w:color="auto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15E8B0B6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Months since patient first diagnosed with primary cancer</w:t>
            </w:r>
          </w:p>
        </w:tc>
        <w:tc>
          <w:tcPr>
            <w:tcW w:w="2170" w:type="dxa"/>
            <w:tcBorders>
              <w:top w:val="single" w:sz="4" w:space="0" w:color="auto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1ACFFD9A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</w:p>
        </w:tc>
        <w:tc>
          <w:tcPr>
            <w:tcW w:w="2170" w:type="dxa"/>
            <w:tcBorders>
              <w:top w:val="single" w:sz="4" w:space="0" w:color="auto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3840BB5D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</w:p>
        </w:tc>
      </w:tr>
      <w:tr w:rsidR="00680160" w:rsidRPr="00963F87" w14:paraId="1288C155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639B31B5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Mean (SD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53CECB50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80.2 (71.3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3F5A9EBE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737336D1" w14:textId="77777777" w:rsidTr="00D6010F">
        <w:trPr>
          <w:trHeight w:val="80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236D9958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Min, Max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3EA0990A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1.0, 248.0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321BE6D5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291E5876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</w:tcPr>
          <w:p w14:paraId="260AEE08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Missing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</w:tcPr>
          <w:p w14:paraId="0C5A775C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9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</w:tcPr>
          <w:p w14:paraId="05A1BEB8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77CDE56B" w14:textId="77777777" w:rsidTr="00D6010F">
        <w:trPr>
          <w:trHeight w:val="1"/>
        </w:trPr>
        <w:tc>
          <w:tcPr>
            <w:tcW w:w="504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vAlign w:val="center"/>
          </w:tcPr>
          <w:p w14:paraId="0C346283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Bone metastasis (lung, </w:t>
            </w:r>
            <w:proofErr w:type="gramStart"/>
            <w:r w:rsidRPr="00963F87">
              <w:rPr>
                <w:rFonts w:cstheme="minorHAnsi"/>
                <w:lang w:val="en"/>
              </w:rPr>
              <w:t>prostate</w:t>
            </w:r>
            <w:proofErr w:type="gramEnd"/>
            <w:r w:rsidRPr="00963F87">
              <w:rPr>
                <w:rFonts w:cstheme="minorHAnsi"/>
                <w:lang w:val="en"/>
              </w:rPr>
              <w:t xml:space="preserve"> and breast cancer patients only), n (%)</w:t>
            </w: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vAlign w:val="center"/>
          </w:tcPr>
          <w:p w14:paraId="50B4058B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12 (63.2%)</w:t>
            </w: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</w:tcPr>
          <w:p w14:paraId="25458A0D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3BC95F3E" w14:textId="77777777" w:rsidTr="00D6010F">
        <w:trPr>
          <w:trHeight w:val="1"/>
        </w:trPr>
        <w:tc>
          <w:tcPr>
            <w:tcW w:w="504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30E72BC3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Main comorbidities, n (%)</w:t>
            </w: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2F86B547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5DE52BAC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</w:p>
        </w:tc>
      </w:tr>
      <w:tr w:rsidR="00680160" w:rsidRPr="00963F87" w14:paraId="4BA1C9A7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3757ADBB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None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39B0C177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9 (42.9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4CFAC699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707B057F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18C1DEFE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Depression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60946926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6 (28.6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3892BD75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48575AC2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3A8ECABB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Anxiety*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13042980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&lt;5 (19.0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21B8C481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2A49228A" w14:textId="77777777" w:rsidTr="00D6010F">
        <w:trPr>
          <w:trHeight w:val="1"/>
        </w:trPr>
        <w:tc>
          <w:tcPr>
            <w:tcW w:w="504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5A41B2C5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Treatment experience</w:t>
            </w:r>
            <w:r w:rsidRPr="00963F87">
              <w:rPr>
                <w:rFonts w:cstheme="minorHAnsi"/>
                <w:vertAlign w:val="superscript"/>
                <w:lang w:val="en"/>
              </w:rPr>
              <w:t>[1]</w:t>
            </w: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257417CB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71C1939F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</w:p>
        </w:tc>
      </w:tr>
      <w:tr w:rsidR="00680160" w:rsidRPr="00963F87" w14:paraId="31B0E156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52BED1A3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Surgery, n(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7D7D3B52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18 (85.7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4859A237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041C23F8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69C17369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Radiotherapy, n(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3D7574D0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17 (81.0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5E0F1817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0A888DFA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469C8D00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Chemotherapy, n(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7EDA23C5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18 (85.7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119B368E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04723227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33BB5FA0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Palliative care, n(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3650529E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&lt;5(4.8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427E5AE7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5FF3AD68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</w:tcPr>
          <w:p w14:paraId="2BFABAAA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Missing, n(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</w:tcPr>
          <w:p w14:paraId="4CD7E3F3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1 (4.8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</w:tcPr>
          <w:p w14:paraId="1150B31A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382940CA" w14:textId="77777777" w:rsidTr="00D6010F">
        <w:trPr>
          <w:trHeight w:val="1"/>
        </w:trPr>
        <w:tc>
          <w:tcPr>
            <w:tcW w:w="504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22505B21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Primary cancer location</w:t>
            </w: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7FC4CD7D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3C0C1FB5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</w:p>
        </w:tc>
      </w:tr>
      <w:tr w:rsidR="00680160" w:rsidRPr="00963F87" w14:paraId="238F0B75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21A75DA7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Breast cancer, n (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2CC08219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13 (61.9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704BB5EC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5B90B4E6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41B7508F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Prostate cancer*, n (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309A5B9C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&lt;5 (14.3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2CB94B76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6B4E02D9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5978BCE3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Lung cancer*, n (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07F3286F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&lt;5 (14.3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1662E73E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10B72FE5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2AD02A0E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Multiple myeloma*, n (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0EEA323B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&lt;5 (9.5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4995BE6D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77E8BDD4" w14:textId="77777777" w:rsidTr="00D6010F">
        <w:trPr>
          <w:trHeight w:val="1"/>
        </w:trPr>
        <w:tc>
          <w:tcPr>
            <w:tcW w:w="504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5EB524EE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Bone pain</w:t>
            </w: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665695E6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22C197C9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</w:p>
        </w:tc>
      </w:tr>
      <w:tr w:rsidR="00680160" w:rsidRPr="00963F87" w14:paraId="1F6F72D3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36C7569E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Never, n(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1852B4C2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5 (23.8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37ED2349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1B05B93A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1194D130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Yes - currently experiencing, n(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1529CB53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10 (47.6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7F69DB0F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7232EAB4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</w:tcPr>
          <w:p w14:paraId="459F9367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lastRenderedPageBreak/>
              <w:t xml:space="preserve">   Yes - within the last 12 months*, n(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vAlign w:val="center"/>
          </w:tcPr>
          <w:p w14:paraId="15E6AC24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6 (28.6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</w:tcPr>
          <w:p w14:paraId="4D668CC3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65AB0016" w14:textId="77777777" w:rsidTr="00D6010F">
        <w:trPr>
          <w:trHeight w:val="1"/>
        </w:trPr>
        <w:tc>
          <w:tcPr>
            <w:tcW w:w="504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266301BD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Skeletal-related event, within the last 12 months, n(%)</w:t>
            </w: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3F467D5C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0E441A20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</w:p>
        </w:tc>
      </w:tr>
      <w:tr w:rsidR="00680160" w:rsidRPr="00963F87" w14:paraId="35CFBC98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6C2F2A40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No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6874C66B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6 (28.6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62ECE9BC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6303DFFD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7D82F140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Yes </w:t>
            </w:r>
            <w:r w:rsidRPr="00963F87">
              <w:rPr>
                <w:rFonts w:cstheme="minorHAnsi"/>
                <w:vertAlign w:val="superscript"/>
                <w:lang w:val="en"/>
              </w:rPr>
              <w:t>[1]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236E22E2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ind w:hanging="518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         12 (57.1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533CEAAD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778F9A24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26B4D164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    Bone radiation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01D1B310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11 (52.4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64CF1619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074FD4A4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5B195ED9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    Bone surgery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775889C3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7 (33.3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1AAA035D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7B647648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1C9D407E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    Pathological fracture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57BFDBFE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8 (38.1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76677E48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1BF1237E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581A982C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    Spinal cord compression*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0F4CBF1B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&lt;5 (9.5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0E4C3099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5DEF39B7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</w:tcPr>
          <w:p w14:paraId="0CEB5E4F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Missing*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vAlign w:val="center"/>
          </w:tcPr>
          <w:p w14:paraId="3C8DC5C1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&lt;5 (9.5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</w:tcPr>
          <w:p w14:paraId="25E85AC7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0F86F921" w14:textId="77777777" w:rsidTr="00D6010F">
        <w:trPr>
          <w:trHeight w:val="1"/>
        </w:trPr>
        <w:tc>
          <w:tcPr>
            <w:tcW w:w="504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3D860EE0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Analgesics at time of study enrolment</w:t>
            </w:r>
            <w:r w:rsidRPr="00963F87">
              <w:rPr>
                <w:rFonts w:cstheme="minorHAnsi"/>
                <w:vertAlign w:val="superscript"/>
                <w:lang w:val="en"/>
              </w:rPr>
              <w:t>[1],</w:t>
            </w:r>
            <w:r w:rsidRPr="00963F87">
              <w:rPr>
                <w:rFonts w:cstheme="minorHAnsi"/>
                <w:lang w:val="en"/>
              </w:rPr>
              <w:t xml:space="preserve"> n (%)</w:t>
            </w: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5AF588B5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188A5FB9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</w:p>
        </w:tc>
      </w:tr>
      <w:tr w:rsidR="00680160" w:rsidRPr="00963F87" w14:paraId="10776611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48100DF3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No analgesic use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2AF40E80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0 (0.0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6FDD1B90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11FF9437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4F934C4D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Analgesic use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60E313AA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21 (100.0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02765DF8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5FD2E8EC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14E5C067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   Non-opioid analgesics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4D12DF4C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&lt;5 (19.0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680D4312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541A3932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393E8857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   Weak opioids*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  <w:vAlign w:val="center"/>
          </w:tcPr>
          <w:p w14:paraId="2F014CF2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&lt;5 (9.5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5FF1A37F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78190977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vAlign w:val="center"/>
          </w:tcPr>
          <w:p w14:paraId="0D1108E3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   Strong opioid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vAlign w:val="center"/>
          </w:tcPr>
          <w:p w14:paraId="618E9825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15 (71.4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</w:tcPr>
          <w:p w14:paraId="366FBFAC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</w:tr>
      <w:tr w:rsidR="00680160" w:rsidRPr="00963F87" w14:paraId="387E4697" w14:textId="77777777" w:rsidTr="00D6010F">
        <w:trPr>
          <w:trHeight w:val="1"/>
        </w:trPr>
        <w:tc>
          <w:tcPr>
            <w:tcW w:w="504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738D0E37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Job role</w:t>
            </w: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05675B15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691DD4EC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</w:p>
        </w:tc>
      </w:tr>
      <w:tr w:rsidR="00680160" w:rsidRPr="00963F87" w14:paraId="5B96C1F3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5F66D510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Physician*, n(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0708A839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722A4B46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&lt;5 (66.7%)</w:t>
            </w:r>
          </w:p>
        </w:tc>
      </w:tr>
      <w:tr w:rsidR="00680160" w:rsidRPr="00963F87" w14:paraId="7EBDD88E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419B7B7E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Nurse*, n(%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04DD600D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3BBA8CF1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&lt;5 (33.3%)</w:t>
            </w:r>
          </w:p>
        </w:tc>
      </w:tr>
      <w:tr w:rsidR="00680160" w:rsidRPr="00963F87" w14:paraId="2F7B95B1" w14:textId="77777777" w:rsidTr="00D6010F">
        <w:trPr>
          <w:trHeight w:val="1"/>
        </w:trPr>
        <w:tc>
          <w:tcPr>
            <w:tcW w:w="504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5429CC13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Years in role</w:t>
            </w: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6286E4EB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6C08FA6A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</w:p>
        </w:tc>
      </w:tr>
      <w:tr w:rsidR="00680160" w:rsidRPr="00963F87" w14:paraId="76F816CB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332A7168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Mean (SD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7E4D6EE8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7BA4A919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5.8 (7.1)</w:t>
            </w:r>
          </w:p>
        </w:tc>
      </w:tr>
      <w:tr w:rsidR="00680160" w:rsidRPr="00963F87" w14:paraId="659E98F8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268F6D8C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Min, Max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676A5AD0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762ADE49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1.0, 20.0</w:t>
            </w:r>
          </w:p>
        </w:tc>
      </w:tr>
      <w:tr w:rsidR="00680160" w:rsidRPr="00963F87" w14:paraId="3B375802" w14:textId="77777777" w:rsidTr="00D6010F">
        <w:trPr>
          <w:trHeight w:val="1"/>
        </w:trPr>
        <w:tc>
          <w:tcPr>
            <w:tcW w:w="504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105F4514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Years treating people with advanced cancer</w:t>
            </w: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31E9C1B8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</w:p>
        </w:tc>
        <w:tc>
          <w:tcPr>
            <w:tcW w:w="2170" w:type="dxa"/>
            <w:tcBorders>
              <w:top w:val="single" w:sz="2" w:space="0" w:color="000000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6FB9852F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</w:p>
        </w:tc>
      </w:tr>
      <w:tr w:rsidR="00680160" w:rsidRPr="00963F87" w14:paraId="1FCFE20A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553808FC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Mean (SD)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61BD9797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nil"/>
              <w:right w:val="single" w:sz="2" w:space="0" w:color="000000"/>
            </w:tcBorders>
            <w:shd w:val="clear" w:color="auto" w:fill="FFFFFF"/>
          </w:tcPr>
          <w:p w14:paraId="416D7936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4.5 (3.1)</w:t>
            </w:r>
          </w:p>
        </w:tc>
      </w:tr>
      <w:tr w:rsidR="00680160" w:rsidRPr="00963F87" w14:paraId="38D6E473" w14:textId="77777777" w:rsidTr="00D6010F">
        <w:trPr>
          <w:trHeight w:val="1"/>
        </w:trPr>
        <w:tc>
          <w:tcPr>
            <w:tcW w:w="5040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</w:tcPr>
          <w:p w14:paraId="051F4FCF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 xml:space="preserve">   Min, Max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</w:tcPr>
          <w:p w14:paraId="1D457831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N/A</w:t>
            </w:r>
          </w:p>
        </w:tc>
        <w:tc>
          <w:tcPr>
            <w:tcW w:w="2170" w:type="dxa"/>
            <w:tcBorders>
              <w:top w:val="nil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</w:tcPr>
          <w:p w14:paraId="0D20A7ED" w14:textId="77777777" w:rsidR="00680160" w:rsidRPr="00963F87" w:rsidRDefault="00680160" w:rsidP="00D6010F">
            <w:pPr>
              <w:widowControl w:val="0"/>
              <w:autoSpaceDE w:val="0"/>
              <w:autoSpaceDN w:val="0"/>
              <w:adjustRightInd w:val="0"/>
              <w:spacing w:before="10" w:after="10" w:line="256" w:lineRule="atLeast"/>
              <w:jc w:val="center"/>
              <w:rPr>
                <w:rFonts w:cstheme="minorHAnsi"/>
                <w:lang w:val="en"/>
              </w:rPr>
            </w:pPr>
            <w:r w:rsidRPr="00963F87">
              <w:rPr>
                <w:rFonts w:cstheme="minorHAnsi"/>
                <w:lang w:val="en"/>
              </w:rPr>
              <w:t>1.0, 10.0</w:t>
            </w:r>
          </w:p>
        </w:tc>
      </w:tr>
    </w:tbl>
    <w:p w14:paraId="2706CFD8" w14:textId="1B354409" w:rsidR="004B21CD" w:rsidRPr="00963F87" w:rsidRDefault="00680160" w:rsidP="00680160">
      <w:pPr>
        <w:widowControl w:val="0"/>
        <w:autoSpaceDE w:val="0"/>
        <w:autoSpaceDN w:val="0"/>
        <w:adjustRightInd w:val="0"/>
        <w:spacing w:before="10" w:after="10" w:line="259" w:lineRule="atLeast"/>
        <w:rPr>
          <w:rFonts w:cstheme="minorHAnsi"/>
          <w:lang w:val="en"/>
        </w:rPr>
      </w:pPr>
      <w:r w:rsidRPr="00963F87">
        <w:rPr>
          <w:rFonts w:cstheme="minorHAnsi"/>
          <w:lang w:val="en"/>
        </w:rPr>
        <w:t>* Number not shown (&lt;5); [1] Data may be double counted; Abbreviations: HCP, Healthcare Pr</w:t>
      </w:r>
      <w:r w:rsidR="00BA3C64" w:rsidRPr="00963F87">
        <w:rPr>
          <w:rFonts w:cstheme="minorHAnsi"/>
          <w:lang w:val="en"/>
        </w:rPr>
        <w:t>ofessional</w:t>
      </w:r>
      <w:r w:rsidRPr="00963F87">
        <w:rPr>
          <w:rFonts w:cstheme="minorHAnsi"/>
          <w:lang w:val="en"/>
        </w:rPr>
        <w:t>, SD, Standard deviation.</w:t>
      </w:r>
    </w:p>
    <w:p w14:paraId="5CC2E5D9" w14:textId="77777777" w:rsidR="003D2F1F" w:rsidRPr="00963F87" w:rsidRDefault="003D2F1F" w:rsidP="004B21CD">
      <w:pPr>
        <w:rPr>
          <w:rFonts w:cstheme="minorHAnsi"/>
          <w:b/>
          <w:bCs/>
          <w:lang w:val="en"/>
        </w:rPr>
        <w:sectPr w:rsidR="003D2F1F" w:rsidRPr="00963F87">
          <w:pgSz w:w="12240" w:h="15840"/>
          <w:pgMar w:top="1440" w:right="1440" w:bottom="1440" w:left="1440" w:header="720" w:footer="720" w:gutter="0"/>
          <w:cols w:space="720"/>
          <w:noEndnote/>
        </w:sectPr>
      </w:pPr>
    </w:p>
    <w:p w14:paraId="6C8D4ADF" w14:textId="467F0BC6" w:rsidR="009E734A" w:rsidRPr="00963F87" w:rsidRDefault="009E734A" w:rsidP="009E734A">
      <w:pPr>
        <w:pStyle w:val="Heading1"/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</w:pPr>
      <w:r w:rsidRPr="00963F87">
        <w:rPr>
          <w:rFonts w:asciiTheme="minorHAnsi" w:hAnsiTheme="minorHAnsi" w:cstheme="minorHAnsi"/>
          <w:b/>
          <w:bCs/>
          <w:color w:val="auto"/>
          <w:sz w:val="22"/>
          <w:szCs w:val="22"/>
          <w:u w:val="single"/>
          <w:lang w:val="en"/>
        </w:rPr>
        <w:lastRenderedPageBreak/>
        <w:t>Supplementary material 4. Using the Managing Advanced Cancer Pain Together conversation tool</w:t>
      </w:r>
    </w:p>
    <w:p w14:paraId="659D81BE" w14:textId="77777777" w:rsidR="004B21CD" w:rsidRPr="00963F87" w:rsidRDefault="004B21CD" w:rsidP="004B21CD">
      <w:pPr>
        <w:rPr>
          <w:rFonts w:cstheme="minorHAnsi"/>
          <w:b/>
          <w:bCs/>
          <w:lang w:val="en"/>
        </w:rPr>
      </w:pPr>
    </w:p>
    <w:tbl>
      <w:tblPr>
        <w:tblStyle w:val="ListTable4-Accent3"/>
        <w:tblW w:w="5000" w:type="pct"/>
        <w:tblLook w:val="04A0" w:firstRow="1" w:lastRow="0" w:firstColumn="1" w:lastColumn="0" w:noHBand="0" w:noVBand="1"/>
      </w:tblPr>
      <w:tblGrid>
        <w:gridCol w:w="877"/>
        <w:gridCol w:w="8473"/>
      </w:tblGrid>
      <w:tr w:rsidR="003D2F1F" w:rsidRPr="00963F87" w14:paraId="0594521C" w14:textId="77777777" w:rsidTr="009E734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7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9" w:type="pct"/>
            <w:shd w:val="clear" w:color="auto" w:fill="auto"/>
            <w:vAlign w:val="center"/>
          </w:tcPr>
          <w:p w14:paraId="4C667B91" w14:textId="77777777" w:rsidR="003D2F1F" w:rsidRPr="00963F87" w:rsidRDefault="003D2F1F" w:rsidP="00110E1E">
            <w:pPr>
              <w:jc w:val="center"/>
              <w:rPr>
                <w:rFonts w:cstheme="minorHAnsi"/>
                <w:color w:val="auto"/>
              </w:rPr>
            </w:pPr>
            <w:bookmarkStart w:id="8" w:name="_Hlk83994488"/>
            <w:r w:rsidRPr="00963F87">
              <w:rPr>
                <w:rFonts w:cstheme="minorHAnsi"/>
                <w:color w:val="auto"/>
              </w:rPr>
              <w:t>M</w:t>
            </w:r>
          </w:p>
        </w:tc>
        <w:tc>
          <w:tcPr>
            <w:tcW w:w="4531" w:type="pct"/>
            <w:shd w:val="clear" w:color="auto" w:fill="auto"/>
            <w:vAlign w:val="center"/>
          </w:tcPr>
          <w:p w14:paraId="129F5533" w14:textId="77777777" w:rsidR="003D2F1F" w:rsidRPr="00963F87" w:rsidRDefault="003D2F1F" w:rsidP="009E734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 w:val="0"/>
                <w:bCs w:val="0"/>
                <w:color w:val="auto"/>
              </w:rPr>
            </w:pPr>
            <w:r w:rsidRPr="00963F87">
              <w:rPr>
                <w:rFonts w:cstheme="minorHAnsi"/>
                <w:b w:val="0"/>
                <w:bCs w:val="0"/>
                <w:color w:val="auto"/>
              </w:rPr>
              <w:t>Motivate and encourage the patient to explain his/her choices</w:t>
            </w:r>
          </w:p>
        </w:tc>
      </w:tr>
      <w:tr w:rsidR="003D2F1F" w:rsidRPr="00963F87" w14:paraId="1EF112F5" w14:textId="77777777" w:rsidTr="009E73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7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9" w:type="pct"/>
            <w:vAlign w:val="center"/>
          </w:tcPr>
          <w:p w14:paraId="261EA1B6" w14:textId="77777777" w:rsidR="003D2F1F" w:rsidRPr="00963F87" w:rsidRDefault="003D2F1F" w:rsidP="00110E1E">
            <w:pPr>
              <w:jc w:val="center"/>
              <w:rPr>
                <w:rFonts w:cstheme="minorHAnsi"/>
              </w:rPr>
            </w:pPr>
            <w:r w:rsidRPr="00963F87">
              <w:rPr>
                <w:rFonts w:cstheme="minorHAnsi"/>
              </w:rPr>
              <w:t>A</w:t>
            </w:r>
          </w:p>
        </w:tc>
        <w:tc>
          <w:tcPr>
            <w:tcW w:w="4531" w:type="pct"/>
            <w:vAlign w:val="center"/>
          </w:tcPr>
          <w:p w14:paraId="002E9D09" w14:textId="77777777" w:rsidR="003D2F1F" w:rsidRPr="00963F87" w:rsidRDefault="003D2F1F" w:rsidP="00110E1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</w:rPr>
            </w:pPr>
          </w:p>
          <w:p w14:paraId="174B148D" w14:textId="77777777" w:rsidR="003D2F1F" w:rsidRPr="00963F87" w:rsidRDefault="003D2F1F" w:rsidP="00110E1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963F87">
              <w:rPr>
                <w:rFonts w:cstheme="minorHAnsi"/>
              </w:rPr>
              <w:t xml:space="preserve">Acknowledge the aspects of pain that matter to the patient </w:t>
            </w:r>
          </w:p>
          <w:p w14:paraId="36601421" w14:textId="77777777" w:rsidR="003D2F1F" w:rsidRPr="00963F87" w:rsidRDefault="003D2F1F" w:rsidP="00110E1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3D2F1F" w:rsidRPr="00963F87" w14:paraId="7094EB74" w14:textId="77777777" w:rsidTr="009E734A">
        <w:trPr>
          <w:trHeight w:val="117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9" w:type="pct"/>
            <w:vAlign w:val="center"/>
          </w:tcPr>
          <w:p w14:paraId="21710C4F" w14:textId="77777777" w:rsidR="003D2F1F" w:rsidRPr="00963F87" w:rsidRDefault="003D2F1F" w:rsidP="00110E1E">
            <w:pPr>
              <w:jc w:val="center"/>
              <w:rPr>
                <w:rFonts w:cstheme="minorHAnsi"/>
              </w:rPr>
            </w:pPr>
            <w:r w:rsidRPr="00963F87">
              <w:rPr>
                <w:rFonts w:cstheme="minorHAnsi"/>
              </w:rPr>
              <w:t>C</w:t>
            </w:r>
          </w:p>
        </w:tc>
        <w:tc>
          <w:tcPr>
            <w:tcW w:w="4531" w:type="pct"/>
            <w:vAlign w:val="center"/>
          </w:tcPr>
          <w:p w14:paraId="08F1FB3C" w14:textId="77777777" w:rsidR="003D2F1F" w:rsidRPr="00963F87" w:rsidRDefault="003D2F1F" w:rsidP="00110E1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</w:rPr>
            </w:pPr>
          </w:p>
          <w:p w14:paraId="463FD9AE" w14:textId="77777777" w:rsidR="003D2F1F" w:rsidRPr="00963F87" w:rsidRDefault="003D2F1F" w:rsidP="00110E1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963F87">
              <w:rPr>
                <w:rFonts w:cstheme="minorHAnsi"/>
              </w:rPr>
              <w:t>Connect with the patient to better understand his/her needs</w:t>
            </w:r>
          </w:p>
          <w:p w14:paraId="1A8EBA7C" w14:textId="77777777" w:rsidR="003D2F1F" w:rsidRPr="00963F87" w:rsidRDefault="003D2F1F" w:rsidP="00110E1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3D2F1F" w:rsidRPr="00963F87" w14:paraId="5EFFBBEA" w14:textId="77777777" w:rsidTr="009E734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7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9" w:type="pct"/>
            <w:vAlign w:val="center"/>
          </w:tcPr>
          <w:p w14:paraId="1C19BB20" w14:textId="77777777" w:rsidR="003D2F1F" w:rsidRPr="00963F87" w:rsidRDefault="003D2F1F" w:rsidP="00110E1E">
            <w:pPr>
              <w:jc w:val="center"/>
              <w:rPr>
                <w:rFonts w:cstheme="minorHAnsi"/>
              </w:rPr>
            </w:pPr>
            <w:r w:rsidRPr="00963F87">
              <w:rPr>
                <w:rFonts w:cstheme="minorHAnsi"/>
              </w:rPr>
              <w:t>P</w:t>
            </w:r>
          </w:p>
        </w:tc>
        <w:tc>
          <w:tcPr>
            <w:tcW w:w="4531" w:type="pct"/>
            <w:vAlign w:val="center"/>
          </w:tcPr>
          <w:p w14:paraId="222C8960" w14:textId="77777777" w:rsidR="003D2F1F" w:rsidRPr="00963F87" w:rsidRDefault="003D2F1F" w:rsidP="00110E1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</w:rPr>
            </w:pPr>
          </w:p>
          <w:p w14:paraId="219EFE0B" w14:textId="77777777" w:rsidR="003D2F1F" w:rsidRPr="00963F87" w:rsidRDefault="003D2F1F" w:rsidP="00110E1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  <w:r w:rsidRPr="00963F87">
              <w:rPr>
                <w:rFonts w:cstheme="minorHAnsi"/>
              </w:rPr>
              <w:t>Probe and explore specific point(s) raised by the patient</w:t>
            </w:r>
          </w:p>
          <w:p w14:paraId="6B84C17D" w14:textId="77777777" w:rsidR="003D2F1F" w:rsidRPr="00963F87" w:rsidRDefault="003D2F1F" w:rsidP="00110E1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tr w:rsidR="003D2F1F" w:rsidRPr="00963F87" w14:paraId="7A02C82D" w14:textId="77777777" w:rsidTr="009E734A">
        <w:trPr>
          <w:trHeight w:val="117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9" w:type="pct"/>
            <w:vAlign w:val="center"/>
          </w:tcPr>
          <w:p w14:paraId="13D8E23E" w14:textId="77777777" w:rsidR="003D2F1F" w:rsidRPr="00963F87" w:rsidRDefault="003D2F1F" w:rsidP="00110E1E">
            <w:pPr>
              <w:jc w:val="center"/>
              <w:rPr>
                <w:rFonts w:cstheme="minorHAnsi"/>
              </w:rPr>
            </w:pPr>
            <w:r w:rsidRPr="00963F87">
              <w:rPr>
                <w:rFonts w:cstheme="minorHAnsi"/>
              </w:rPr>
              <w:t>T</w:t>
            </w:r>
          </w:p>
        </w:tc>
        <w:tc>
          <w:tcPr>
            <w:tcW w:w="4531" w:type="pct"/>
            <w:vAlign w:val="center"/>
          </w:tcPr>
          <w:p w14:paraId="026C1D06" w14:textId="77777777" w:rsidR="003D2F1F" w:rsidRPr="00963F87" w:rsidRDefault="003D2F1F" w:rsidP="00110E1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</w:rPr>
            </w:pPr>
          </w:p>
          <w:p w14:paraId="08A22103" w14:textId="42047203" w:rsidR="003D2F1F" w:rsidRPr="00963F87" w:rsidRDefault="003D2F1F" w:rsidP="00110E1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  <w:r w:rsidRPr="00963F87">
              <w:rPr>
                <w:rFonts w:cstheme="minorHAnsi"/>
              </w:rPr>
              <w:t xml:space="preserve">Tailor the patient’s pain management plan </w:t>
            </w:r>
            <w:r w:rsidR="00432E15" w:rsidRPr="00963F87">
              <w:rPr>
                <w:rFonts w:cstheme="minorHAnsi"/>
              </w:rPr>
              <w:t>(</w:t>
            </w:r>
            <w:r w:rsidRPr="00963F87">
              <w:rPr>
                <w:rFonts w:cstheme="minorHAnsi"/>
              </w:rPr>
              <w:t>including referral to other team members</w:t>
            </w:r>
            <w:r w:rsidR="00432E15" w:rsidRPr="00963F87">
              <w:rPr>
                <w:rFonts w:cstheme="minorHAnsi"/>
              </w:rPr>
              <w:t>,</w:t>
            </w:r>
            <w:r w:rsidRPr="00963F87">
              <w:rPr>
                <w:rFonts w:cstheme="minorHAnsi"/>
              </w:rPr>
              <w:t xml:space="preserve"> if required</w:t>
            </w:r>
            <w:r w:rsidR="00432E15" w:rsidRPr="00963F87">
              <w:rPr>
                <w:rFonts w:cstheme="minorHAnsi"/>
              </w:rPr>
              <w:t>)</w:t>
            </w:r>
            <w:r w:rsidRPr="00963F87">
              <w:rPr>
                <w:rFonts w:cstheme="minorHAnsi"/>
              </w:rPr>
              <w:t xml:space="preserve"> based on the information shared by the patient </w:t>
            </w:r>
          </w:p>
          <w:p w14:paraId="4ED91B8D" w14:textId="77777777" w:rsidR="003D2F1F" w:rsidRPr="00963F87" w:rsidRDefault="003D2F1F" w:rsidP="00110E1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</w:rPr>
            </w:pPr>
          </w:p>
        </w:tc>
      </w:tr>
      <w:bookmarkEnd w:id="8"/>
    </w:tbl>
    <w:p w14:paraId="6F68B33C" w14:textId="6130C157" w:rsidR="003D2F1F" w:rsidRPr="00963F87" w:rsidRDefault="003D2F1F" w:rsidP="009E734A">
      <w:pPr>
        <w:rPr>
          <w:rFonts w:cstheme="minorHAnsi"/>
          <w:b/>
          <w:bCs/>
          <w:lang w:val="en"/>
        </w:rPr>
      </w:pPr>
    </w:p>
    <w:bookmarkEnd w:id="2"/>
    <w:sectPr w:rsidR="003D2F1F" w:rsidRPr="00963F87" w:rsidSect="009E734A">
      <w:pgSz w:w="12240" w:h="15840"/>
      <w:pgMar w:top="1440" w:right="1440" w:bottom="1440" w:left="1440" w:header="720" w:footer="720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276EEEF" w14:textId="77777777" w:rsidR="008E78D9" w:rsidRDefault="008E78D9" w:rsidP="007759B5">
      <w:pPr>
        <w:spacing w:after="0" w:line="240" w:lineRule="auto"/>
      </w:pPr>
      <w:r>
        <w:separator/>
      </w:r>
    </w:p>
  </w:endnote>
  <w:endnote w:type="continuationSeparator" w:id="0">
    <w:p w14:paraId="76FE2AB5" w14:textId="77777777" w:rsidR="008E78D9" w:rsidRDefault="008E78D9" w:rsidP="007759B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DengXian Light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86941668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627F729" w14:textId="7D382FC0" w:rsidR="008E78D9" w:rsidRDefault="008E78D9" w:rsidP="009E734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5604ACB" w14:textId="77777777" w:rsidR="008E78D9" w:rsidRDefault="008E78D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DE57DF0" w14:textId="77777777" w:rsidR="008E78D9" w:rsidRDefault="008E78D9" w:rsidP="007759B5">
      <w:pPr>
        <w:spacing w:after="0" w:line="240" w:lineRule="auto"/>
      </w:pPr>
      <w:r>
        <w:separator/>
      </w:r>
    </w:p>
  </w:footnote>
  <w:footnote w:type="continuationSeparator" w:id="0">
    <w:p w14:paraId="3855A187" w14:textId="77777777" w:rsidR="008E78D9" w:rsidRDefault="008E78D9" w:rsidP="007759B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CDF72C2" w14:textId="111892E8" w:rsidR="008E78D9" w:rsidRPr="00EB24DA" w:rsidRDefault="009E734A" w:rsidP="00EB24DA">
    <w:pPr>
      <w:pStyle w:val="Header"/>
      <w:jc w:val="center"/>
    </w:pPr>
    <w:fldSimple w:instr=" DOCPROPERTY bjHeaderEvenPageDocProperty \* MERGEFORMAT " w:fldLock="1">
      <w:r w:rsidR="008E78D9" w:rsidRPr="00EB24DA">
        <w:rPr>
          <w:rFonts w:ascii="Arial" w:hAnsi="Arial" w:cs="Arial"/>
          <w:color w:val="7F7F7F"/>
          <w:sz w:val="16"/>
        </w:rPr>
        <w:t>Amgen Proprietary - For Internal Use Only</w:t>
      </w:r>
    </w:fldSimple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701049E" w14:textId="057D1DB6" w:rsidR="008E78D9" w:rsidRPr="00EB24DA" w:rsidRDefault="008E78D9" w:rsidP="00EB24DA">
    <w:pPr>
      <w:pStyle w:val="Header"/>
      <w:jc w:val="cent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BA647AE" w14:textId="08D59D96" w:rsidR="008E78D9" w:rsidRPr="00EB24DA" w:rsidRDefault="009E734A" w:rsidP="00EB24DA">
    <w:pPr>
      <w:pStyle w:val="Header"/>
      <w:jc w:val="center"/>
    </w:pPr>
    <w:fldSimple w:instr=" DOCPROPERTY bjHeaderFirstPageDocProperty \* MERGEFORMAT " w:fldLock="1">
      <w:r w:rsidR="008E78D9" w:rsidRPr="00EB24DA">
        <w:rPr>
          <w:rFonts w:ascii="Arial" w:hAnsi="Arial" w:cs="Arial"/>
          <w:color w:val="7F7F7F"/>
          <w:sz w:val="16"/>
        </w:rPr>
        <w:t>Amgen Proprietary - For Internal Use Only</w:t>
      </w:r>
    </w:fldSimple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FE"/>
    <w:multiLevelType w:val="singleLevel"/>
    <w:tmpl w:val="F9E6A40E"/>
    <w:lvl w:ilvl="0">
      <w:numFmt w:val="bullet"/>
      <w:lvlText w:val="*"/>
      <w:lvlJc w:val="left"/>
    </w:lvl>
  </w:abstractNum>
  <w:abstractNum w:abstractNumId="1" w15:restartNumberingAfterBreak="0">
    <w:nsid w:val="07B737E6"/>
    <w:multiLevelType w:val="hybridMultilevel"/>
    <w:tmpl w:val="42345A1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236E6F04"/>
    <w:multiLevelType w:val="hybridMultilevel"/>
    <w:tmpl w:val="6442954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256B43EE"/>
    <w:multiLevelType w:val="hybridMultilevel"/>
    <w:tmpl w:val="F8C08B2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7A63453"/>
    <w:multiLevelType w:val="hybridMultilevel"/>
    <w:tmpl w:val="D162302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9C109C3"/>
    <w:multiLevelType w:val="hybridMultilevel"/>
    <w:tmpl w:val="0686C11E"/>
    <w:lvl w:ilvl="0" w:tplc="D3C27190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DAE3B02"/>
    <w:multiLevelType w:val="hybridMultilevel"/>
    <w:tmpl w:val="D1AC695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57C0134"/>
    <w:multiLevelType w:val="hybridMultilevel"/>
    <w:tmpl w:val="A10E0DF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1E06542"/>
    <w:multiLevelType w:val="hybridMultilevel"/>
    <w:tmpl w:val="CDA2754C"/>
    <w:lvl w:ilvl="0" w:tplc="EDF6A588">
      <w:numFmt w:val="bullet"/>
      <w:lvlText w:val="•"/>
      <w:lvlJc w:val="left"/>
      <w:pPr>
        <w:ind w:left="720" w:hanging="615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185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905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625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345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065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785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505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225" w:hanging="360"/>
      </w:pPr>
      <w:rPr>
        <w:rFonts w:ascii="Wingdings" w:hAnsi="Wingdings" w:hint="default"/>
      </w:rPr>
    </w:lvl>
  </w:abstractNum>
  <w:abstractNum w:abstractNumId="9" w15:restartNumberingAfterBreak="0">
    <w:nsid w:val="488C6006"/>
    <w:multiLevelType w:val="hybridMultilevel"/>
    <w:tmpl w:val="1E2AAEE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FC7387C"/>
    <w:multiLevelType w:val="hybridMultilevel"/>
    <w:tmpl w:val="5074088E"/>
    <w:lvl w:ilvl="0" w:tplc="4D7C250A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1463915"/>
    <w:multiLevelType w:val="hybridMultilevel"/>
    <w:tmpl w:val="C7409A5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58933AF1"/>
    <w:multiLevelType w:val="hybridMultilevel"/>
    <w:tmpl w:val="91502C0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FE4710F"/>
    <w:multiLevelType w:val="hybridMultilevel"/>
    <w:tmpl w:val="C880734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72E2522"/>
    <w:multiLevelType w:val="hybridMultilevel"/>
    <w:tmpl w:val="A15015B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C0C640E"/>
    <w:multiLevelType w:val="hybridMultilevel"/>
    <w:tmpl w:val="501E111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46C2803"/>
    <w:multiLevelType w:val="hybridMultilevel"/>
    <w:tmpl w:val="77FED01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4F47DE0"/>
    <w:multiLevelType w:val="hybridMultilevel"/>
    <w:tmpl w:val="BE1013C6"/>
    <w:lvl w:ilvl="0" w:tplc="08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8" w15:restartNumberingAfterBreak="0">
    <w:nsid w:val="7BC93029"/>
    <w:multiLevelType w:val="hybridMultilevel"/>
    <w:tmpl w:val="BA16962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  <w:lvlOverride w:ilvl="0">
      <w:lvl w:ilvl="0">
        <w:numFmt w:val="bullet"/>
        <w:lvlText w:val=""/>
        <w:legacy w:legacy="1" w:legacySpace="0" w:legacyIndent="360"/>
        <w:lvlJc w:val="left"/>
        <w:rPr>
          <w:rFonts w:ascii="Symbol" w:hAnsi="Symbol" w:hint="default"/>
        </w:rPr>
      </w:lvl>
    </w:lvlOverride>
  </w:num>
  <w:num w:numId="2">
    <w:abstractNumId w:val="5"/>
  </w:num>
  <w:num w:numId="3">
    <w:abstractNumId w:val="13"/>
  </w:num>
  <w:num w:numId="4">
    <w:abstractNumId w:val="15"/>
  </w:num>
  <w:num w:numId="5">
    <w:abstractNumId w:val="4"/>
  </w:num>
  <w:num w:numId="6">
    <w:abstractNumId w:val="3"/>
  </w:num>
  <w:num w:numId="7">
    <w:abstractNumId w:val="1"/>
  </w:num>
  <w:num w:numId="8">
    <w:abstractNumId w:val="11"/>
  </w:num>
  <w:num w:numId="9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1"/>
  </w:num>
  <w:num w:numId="11">
    <w:abstractNumId w:val="9"/>
  </w:num>
  <w:num w:numId="12">
    <w:abstractNumId w:val="6"/>
  </w:num>
  <w:num w:numId="13">
    <w:abstractNumId w:val="8"/>
  </w:num>
  <w:num w:numId="14">
    <w:abstractNumId w:val="10"/>
  </w:num>
  <w:num w:numId="15">
    <w:abstractNumId w:val="14"/>
  </w:num>
  <w:num w:numId="16">
    <w:abstractNumId w:val="16"/>
  </w:num>
  <w:num w:numId="17">
    <w:abstractNumId w:val="18"/>
  </w:num>
  <w:num w:numId="18">
    <w:abstractNumId w:val="12"/>
  </w:num>
  <w:num w:numId="19">
    <w:abstractNumId w:val="17"/>
  </w:num>
  <w:num w:numId="2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8"/>
  <w:embedSystemFonts/>
  <w:bordersDoNotSurroundHeader/>
  <w:bordersDoNotSurroundFooter/>
  <w:proofState w:spelling="clean" w:grammar="clean"/>
  <w:defaultTabStop w:val="720"/>
  <w:drawingGridHorizontalSpacing w:val="120"/>
  <w:drawingGridVerticalSpacing w:val="120"/>
  <w:displayHorizontalDrawingGridEvery w:val="0"/>
  <w:displayVerticalDrawingGridEvery w:val="3"/>
  <w:doNotUseMarginsForDrawingGridOrigin/>
  <w:doNotShadeFormData/>
  <w:characterSpacingControl w:val="compressPunctuation"/>
  <w:doNotValidateAgainstSchema/>
  <w:doNotDemarcateInvalidXml/>
  <w:hdrShapeDefaults>
    <o:shapedefaults v:ext="edit" spidmax="4505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M FS Ref Style 2019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fs52xffgda9rae9v04p5efyprwfexx02z5p&quot;&gt;AM7975A - MACPT manuscript references v1_0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7&lt;/item&gt;&lt;item&gt;28&lt;/item&gt;&lt;item&gt;29&lt;/item&gt;&lt;/record-ids&gt;&lt;/item&gt;&lt;/Libraries&gt;"/>
  </w:docVars>
  <w:rsids>
    <w:rsidRoot w:val="00AB4BF1"/>
    <w:rsid w:val="00004D16"/>
    <w:rsid w:val="00017E47"/>
    <w:rsid w:val="00023E2C"/>
    <w:rsid w:val="000339CE"/>
    <w:rsid w:val="000458DB"/>
    <w:rsid w:val="00047F03"/>
    <w:rsid w:val="00062C8B"/>
    <w:rsid w:val="0006448A"/>
    <w:rsid w:val="0006483A"/>
    <w:rsid w:val="00066DD7"/>
    <w:rsid w:val="000764D7"/>
    <w:rsid w:val="00077C48"/>
    <w:rsid w:val="0008107A"/>
    <w:rsid w:val="00086BA8"/>
    <w:rsid w:val="00094B2B"/>
    <w:rsid w:val="00095613"/>
    <w:rsid w:val="0009777C"/>
    <w:rsid w:val="000A1752"/>
    <w:rsid w:val="000A19C1"/>
    <w:rsid w:val="000A43AE"/>
    <w:rsid w:val="000C0618"/>
    <w:rsid w:val="000C46A0"/>
    <w:rsid w:val="000D2B01"/>
    <w:rsid w:val="000D7CE1"/>
    <w:rsid w:val="000E2EE9"/>
    <w:rsid w:val="000E610F"/>
    <w:rsid w:val="000E7DB1"/>
    <w:rsid w:val="000F20BC"/>
    <w:rsid w:val="0010466A"/>
    <w:rsid w:val="001077BB"/>
    <w:rsid w:val="00110E1E"/>
    <w:rsid w:val="00117C69"/>
    <w:rsid w:val="00121CAA"/>
    <w:rsid w:val="00122BB6"/>
    <w:rsid w:val="00130119"/>
    <w:rsid w:val="00133620"/>
    <w:rsid w:val="00136BB4"/>
    <w:rsid w:val="00146FA7"/>
    <w:rsid w:val="0015686F"/>
    <w:rsid w:val="00175208"/>
    <w:rsid w:val="001810E6"/>
    <w:rsid w:val="001815E7"/>
    <w:rsid w:val="00191D67"/>
    <w:rsid w:val="00193447"/>
    <w:rsid w:val="0019798C"/>
    <w:rsid w:val="00197CE2"/>
    <w:rsid w:val="001A2A0E"/>
    <w:rsid w:val="001A31AD"/>
    <w:rsid w:val="001A4294"/>
    <w:rsid w:val="001A6F09"/>
    <w:rsid w:val="001D049D"/>
    <w:rsid w:val="001E0C38"/>
    <w:rsid w:val="001E2C64"/>
    <w:rsid w:val="001E4D5A"/>
    <w:rsid w:val="001E7156"/>
    <w:rsid w:val="001F09B2"/>
    <w:rsid w:val="001F38BF"/>
    <w:rsid w:val="00203562"/>
    <w:rsid w:val="00207359"/>
    <w:rsid w:val="0021609C"/>
    <w:rsid w:val="002262D8"/>
    <w:rsid w:val="00237EB5"/>
    <w:rsid w:val="0024393B"/>
    <w:rsid w:val="002567FD"/>
    <w:rsid w:val="00261D70"/>
    <w:rsid w:val="002636E6"/>
    <w:rsid w:val="00264AB6"/>
    <w:rsid w:val="0026766D"/>
    <w:rsid w:val="00270A24"/>
    <w:rsid w:val="0027320D"/>
    <w:rsid w:val="00275ADF"/>
    <w:rsid w:val="00290187"/>
    <w:rsid w:val="00291A4B"/>
    <w:rsid w:val="0029359A"/>
    <w:rsid w:val="002945BC"/>
    <w:rsid w:val="00297593"/>
    <w:rsid w:val="002B1C83"/>
    <w:rsid w:val="002D1D6D"/>
    <w:rsid w:val="002D27A4"/>
    <w:rsid w:val="002D5EFF"/>
    <w:rsid w:val="002E3723"/>
    <w:rsid w:val="002E42D2"/>
    <w:rsid w:val="002F5F4C"/>
    <w:rsid w:val="00310177"/>
    <w:rsid w:val="003136D7"/>
    <w:rsid w:val="00316BC9"/>
    <w:rsid w:val="00322736"/>
    <w:rsid w:val="00325517"/>
    <w:rsid w:val="003321AD"/>
    <w:rsid w:val="00332800"/>
    <w:rsid w:val="00342FD4"/>
    <w:rsid w:val="003525E3"/>
    <w:rsid w:val="0035634D"/>
    <w:rsid w:val="00364214"/>
    <w:rsid w:val="00367735"/>
    <w:rsid w:val="00374CBF"/>
    <w:rsid w:val="003809AB"/>
    <w:rsid w:val="0038385F"/>
    <w:rsid w:val="00387619"/>
    <w:rsid w:val="003919A5"/>
    <w:rsid w:val="00392F02"/>
    <w:rsid w:val="00396C29"/>
    <w:rsid w:val="003A143B"/>
    <w:rsid w:val="003A4D23"/>
    <w:rsid w:val="003B3F0E"/>
    <w:rsid w:val="003B7D67"/>
    <w:rsid w:val="003C1280"/>
    <w:rsid w:val="003C3150"/>
    <w:rsid w:val="003C6B1D"/>
    <w:rsid w:val="003D2C15"/>
    <w:rsid w:val="003D2CBA"/>
    <w:rsid w:val="003D2F1F"/>
    <w:rsid w:val="003E00E7"/>
    <w:rsid w:val="003E2737"/>
    <w:rsid w:val="003E2A6A"/>
    <w:rsid w:val="003E2C3C"/>
    <w:rsid w:val="003E72A6"/>
    <w:rsid w:val="003F3DC5"/>
    <w:rsid w:val="003F76BF"/>
    <w:rsid w:val="00405A06"/>
    <w:rsid w:val="00431ED2"/>
    <w:rsid w:val="00432E15"/>
    <w:rsid w:val="0043738E"/>
    <w:rsid w:val="004525A9"/>
    <w:rsid w:val="00453ED3"/>
    <w:rsid w:val="00463A52"/>
    <w:rsid w:val="00463BB5"/>
    <w:rsid w:val="00467562"/>
    <w:rsid w:val="004733EA"/>
    <w:rsid w:val="0047677E"/>
    <w:rsid w:val="004867CF"/>
    <w:rsid w:val="0049038C"/>
    <w:rsid w:val="004962DE"/>
    <w:rsid w:val="004A04D5"/>
    <w:rsid w:val="004A0B75"/>
    <w:rsid w:val="004A0F9B"/>
    <w:rsid w:val="004A58E8"/>
    <w:rsid w:val="004B21CD"/>
    <w:rsid w:val="004B6652"/>
    <w:rsid w:val="004C2516"/>
    <w:rsid w:val="004D7C19"/>
    <w:rsid w:val="004E2E1A"/>
    <w:rsid w:val="004E352F"/>
    <w:rsid w:val="004E5F81"/>
    <w:rsid w:val="004F39D4"/>
    <w:rsid w:val="004F6CAB"/>
    <w:rsid w:val="00504764"/>
    <w:rsid w:val="00506E77"/>
    <w:rsid w:val="00513FC4"/>
    <w:rsid w:val="0053158F"/>
    <w:rsid w:val="0053429F"/>
    <w:rsid w:val="00543E6C"/>
    <w:rsid w:val="00550ABF"/>
    <w:rsid w:val="0055407E"/>
    <w:rsid w:val="00571E23"/>
    <w:rsid w:val="00594A35"/>
    <w:rsid w:val="00597B08"/>
    <w:rsid w:val="005B3604"/>
    <w:rsid w:val="005B41F6"/>
    <w:rsid w:val="005B7AEF"/>
    <w:rsid w:val="005C5D87"/>
    <w:rsid w:val="005D07D7"/>
    <w:rsid w:val="005D3C6F"/>
    <w:rsid w:val="005D6641"/>
    <w:rsid w:val="005D76E2"/>
    <w:rsid w:val="005E7B8E"/>
    <w:rsid w:val="005F0C77"/>
    <w:rsid w:val="005F361F"/>
    <w:rsid w:val="005F5CD1"/>
    <w:rsid w:val="00625704"/>
    <w:rsid w:val="00630261"/>
    <w:rsid w:val="006313D9"/>
    <w:rsid w:val="006328C7"/>
    <w:rsid w:val="0063486D"/>
    <w:rsid w:val="00634F04"/>
    <w:rsid w:val="0063641A"/>
    <w:rsid w:val="006475E6"/>
    <w:rsid w:val="00651507"/>
    <w:rsid w:val="006526BA"/>
    <w:rsid w:val="00654148"/>
    <w:rsid w:val="006571D6"/>
    <w:rsid w:val="006721E2"/>
    <w:rsid w:val="0067355B"/>
    <w:rsid w:val="00674128"/>
    <w:rsid w:val="006748D4"/>
    <w:rsid w:val="00680160"/>
    <w:rsid w:val="00684036"/>
    <w:rsid w:val="00686FC3"/>
    <w:rsid w:val="00687885"/>
    <w:rsid w:val="00691869"/>
    <w:rsid w:val="006922A2"/>
    <w:rsid w:val="00694F5E"/>
    <w:rsid w:val="00695487"/>
    <w:rsid w:val="006A4EF4"/>
    <w:rsid w:val="006B4462"/>
    <w:rsid w:val="006C1EC2"/>
    <w:rsid w:val="006C22C7"/>
    <w:rsid w:val="006C4273"/>
    <w:rsid w:val="006C79D2"/>
    <w:rsid w:val="006E12F4"/>
    <w:rsid w:val="006F4357"/>
    <w:rsid w:val="00702306"/>
    <w:rsid w:val="007052B8"/>
    <w:rsid w:val="007101C6"/>
    <w:rsid w:val="00712C6B"/>
    <w:rsid w:val="0071456D"/>
    <w:rsid w:val="00715672"/>
    <w:rsid w:val="00717053"/>
    <w:rsid w:val="00746378"/>
    <w:rsid w:val="00746716"/>
    <w:rsid w:val="0074706D"/>
    <w:rsid w:val="0074756D"/>
    <w:rsid w:val="007573E1"/>
    <w:rsid w:val="00766D88"/>
    <w:rsid w:val="007759B5"/>
    <w:rsid w:val="0077779D"/>
    <w:rsid w:val="007833B1"/>
    <w:rsid w:val="00784473"/>
    <w:rsid w:val="0079719F"/>
    <w:rsid w:val="007A4987"/>
    <w:rsid w:val="007B1F6E"/>
    <w:rsid w:val="007B33D7"/>
    <w:rsid w:val="007B7EA8"/>
    <w:rsid w:val="007D49E3"/>
    <w:rsid w:val="007E221D"/>
    <w:rsid w:val="007E44D8"/>
    <w:rsid w:val="007E64E4"/>
    <w:rsid w:val="007F2929"/>
    <w:rsid w:val="007F4A6E"/>
    <w:rsid w:val="0080317B"/>
    <w:rsid w:val="008052EE"/>
    <w:rsid w:val="00806534"/>
    <w:rsid w:val="00806F38"/>
    <w:rsid w:val="008079AA"/>
    <w:rsid w:val="00815316"/>
    <w:rsid w:val="0081707D"/>
    <w:rsid w:val="00821C1B"/>
    <w:rsid w:val="00824BB6"/>
    <w:rsid w:val="0082529E"/>
    <w:rsid w:val="00837220"/>
    <w:rsid w:val="00850CD7"/>
    <w:rsid w:val="008532F7"/>
    <w:rsid w:val="00860F5B"/>
    <w:rsid w:val="00863068"/>
    <w:rsid w:val="0086322E"/>
    <w:rsid w:val="00863D44"/>
    <w:rsid w:val="00876A16"/>
    <w:rsid w:val="00880098"/>
    <w:rsid w:val="00886473"/>
    <w:rsid w:val="008A295C"/>
    <w:rsid w:val="008A43CC"/>
    <w:rsid w:val="008A6F51"/>
    <w:rsid w:val="008B2C09"/>
    <w:rsid w:val="008C34B9"/>
    <w:rsid w:val="008C592A"/>
    <w:rsid w:val="008D42A9"/>
    <w:rsid w:val="008E26F1"/>
    <w:rsid w:val="008E4357"/>
    <w:rsid w:val="008E69DE"/>
    <w:rsid w:val="008E6FB1"/>
    <w:rsid w:val="008E78D9"/>
    <w:rsid w:val="008F2E20"/>
    <w:rsid w:val="008F47EF"/>
    <w:rsid w:val="00902AAA"/>
    <w:rsid w:val="00902DCF"/>
    <w:rsid w:val="009059B4"/>
    <w:rsid w:val="00905FBC"/>
    <w:rsid w:val="00906581"/>
    <w:rsid w:val="00913122"/>
    <w:rsid w:val="00913470"/>
    <w:rsid w:val="0091415C"/>
    <w:rsid w:val="00917F89"/>
    <w:rsid w:val="009215D7"/>
    <w:rsid w:val="0092773B"/>
    <w:rsid w:val="009309B7"/>
    <w:rsid w:val="00930A31"/>
    <w:rsid w:val="00933E9D"/>
    <w:rsid w:val="00934CE6"/>
    <w:rsid w:val="00940100"/>
    <w:rsid w:val="00943B82"/>
    <w:rsid w:val="009505DE"/>
    <w:rsid w:val="009523D6"/>
    <w:rsid w:val="00954A38"/>
    <w:rsid w:val="00963F87"/>
    <w:rsid w:val="00965047"/>
    <w:rsid w:val="00967818"/>
    <w:rsid w:val="009742A0"/>
    <w:rsid w:val="009774AB"/>
    <w:rsid w:val="00977BFD"/>
    <w:rsid w:val="00980D4A"/>
    <w:rsid w:val="00981413"/>
    <w:rsid w:val="009930AE"/>
    <w:rsid w:val="00995659"/>
    <w:rsid w:val="009A5D0D"/>
    <w:rsid w:val="009B6F8A"/>
    <w:rsid w:val="009C3834"/>
    <w:rsid w:val="009C4095"/>
    <w:rsid w:val="009D2A61"/>
    <w:rsid w:val="009D5238"/>
    <w:rsid w:val="009E734A"/>
    <w:rsid w:val="00A05070"/>
    <w:rsid w:val="00A051F7"/>
    <w:rsid w:val="00A1176A"/>
    <w:rsid w:val="00A11BF6"/>
    <w:rsid w:val="00A34AD9"/>
    <w:rsid w:val="00A371EE"/>
    <w:rsid w:val="00A37272"/>
    <w:rsid w:val="00A41040"/>
    <w:rsid w:val="00A42609"/>
    <w:rsid w:val="00A54979"/>
    <w:rsid w:val="00A568C0"/>
    <w:rsid w:val="00A62A90"/>
    <w:rsid w:val="00A630A9"/>
    <w:rsid w:val="00A67DA8"/>
    <w:rsid w:val="00A75B48"/>
    <w:rsid w:val="00A76DB3"/>
    <w:rsid w:val="00A840BE"/>
    <w:rsid w:val="00A906D8"/>
    <w:rsid w:val="00A93419"/>
    <w:rsid w:val="00A93B01"/>
    <w:rsid w:val="00AB0E36"/>
    <w:rsid w:val="00AB2CB9"/>
    <w:rsid w:val="00AB4BF1"/>
    <w:rsid w:val="00AB5EB9"/>
    <w:rsid w:val="00AC2E0E"/>
    <w:rsid w:val="00AC332E"/>
    <w:rsid w:val="00AD5B13"/>
    <w:rsid w:val="00AE3DD7"/>
    <w:rsid w:val="00AF7FB0"/>
    <w:rsid w:val="00B05345"/>
    <w:rsid w:val="00B07C50"/>
    <w:rsid w:val="00B07DDC"/>
    <w:rsid w:val="00B12EBE"/>
    <w:rsid w:val="00B15F44"/>
    <w:rsid w:val="00B16DFC"/>
    <w:rsid w:val="00B2301B"/>
    <w:rsid w:val="00B25351"/>
    <w:rsid w:val="00B37F7F"/>
    <w:rsid w:val="00B40604"/>
    <w:rsid w:val="00B444C6"/>
    <w:rsid w:val="00B64216"/>
    <w:rsid w:val="00B6612E"/>
    <w:rsid w:val="00B66B55"/>
    <w:rsid w:val="00B72CDC"/>
    <w:rsid w:val="00B731DA"/>
    <w:rsid w:val="00B81456"/>
    <w:rsid w:val="00B82AA7"/>
    <w:rsid w:val="00B839C4"/>
    <w:rsid w:val="00B86780"/>
    <w:rsid w:val="00B94D83"/>
    <w:rsid w:val="00BA17E1"/>
    <w:rsid w:val="00BA3C64"/>
    <w:rsid w:val="00BA64EF"/>
    <w:rsid w:val="00BA6569"/>
    <w:rsid w:val="00BB0910"/>
    <w:rsid w:val="00BB3C2E"/>
    <w:rsid w:val="00BB5184"/>
    <w:rsid w:val="00BB6FAF"/>
    <w:rsid w:val="00BC5886"/>
    <w:rsid w:val="00BC7F26"/>
    <w:rsid w:val="00BD4CE9"/>
    <w:rsid w:val="00BE6450"/>
    <w:rsid w:val="00BF07D9"/>
    <w:rsid w:val="00BF6F6C"/>
    <w:rsid w:val="00C0357F"/>
    <w:rsid w:val="00C05828"/>
    <w:rsid w:val="00C05C3F"/>
    <w:rsid w:val="00C1038E"/>
    <w:rsid w:val="00C15444"/>
    <w:rsid w:val="00C20BF7"/>
    <w:rsid w:val="00C27018"/>
    <w:rsid w:val="00C409E0"/>
    <w:rsid w:val="00C4323C"/>
    <w:rsid w:val="00C43DD6"/>
    <w:rsid w:val="00C44CB0"/>
    <w:rsid w:val="00C4549A"/>
    <w:rsid w:val="00C5020C"/>
    <w:rsid w:val="00C53B53"/>
    <w:rsid w:val="00C54514"/>
    <w:rsid w:val="00C548F8"/>
    <w:rsid w:val="00C60B73"/>
    <w:rsid w:val="00C6439D"/>
    <w:rsid w:val="00C747AE"/>
    <w:rsid w:val="00C7545E"/>
    <w:rsid w:val="00C81EE1"/>
    <w:rsid w:val="00C900A0"/>
    <w:rsid w:val="00C920B9"/>
    <w:rsid w:val="00CA1ED1"/>
    <w:rsid w:val="00CA7C75"/>
    <w:rsid w:val="00CB1733"/>
    <w:rsid w:val="00CB6CB6"/>
    <w:rsid w:val="00CB78AB"/>
    <w:rsid w:val="00CC6627"/>
    <w:rsid w:val="00CD0665"/>
    <w:rsid w:val="00CD4A92"/>
    <w:rsid w:val="00CE0F98"/>
    <w:rsid w:val="00CE4158"/>
    <w:rsid w:val="00CE42BD"/>
    <w:rsid w:val="00CE7D55"/>
    <w:rsid w:val="00CF05EA"/>
    <w:rsid w:val="00CF552F"/>
    <w:rsid w:val="00CF5DF8"/>
    <w:rsid w:val="00D023A9"/>
    <w:rsid w:val="00D02F91"/>
    <w:rsid w:val="00D162A9"/>
    <w:rsid w:val="00D22E55"/>
    <w:rsid w:val="00D255DB"/>
    <w:rsid w:val="00D31F01"/>
    <w:rsid w:val="00D33B5F"/>
    <w:rsid w:val="00D45B84"/>
    <w:rsid w:val="00D5555C"/>
    <w:rsid w:val="00D6010F"/>
    <w:rsid w:val="00D66C0D"/>
    <w:rsid w:val="00D8148D"/>
    <w:rsid w:val="00D86084"/>
    <w:rsid w:val="00D87128"/>
    <w:rsid w:val="00D9570E"/>
    <w:rsid w:val="00DA4D8D"/>
    <w:rsid w:val="00DA535D"/>
    <w:rsid w:val="00DA5C9F"/>
    <w:rsid w:val="00DA776C"/>
    <w:rsid w:val="00DB7649"/>
    <w:rsid w:val="00DC1109"/>
    <w:rsid w:val="00DC41E2"/>
    <w:rsid w:val="00DD22B4"/>
    <w:rsid w:val="00DD2AF6"/>
    <w:rsid w:val="00DD4F5D"/>
    <w:rsid w:val="00DE0255"/>
    <w:rsid w:val="00DE3ECE"/>
    <w:rsid w:val="00DF1E5F"/>
    <w:rsid w:val="00DF6CC7"/>
    <w:rsid w:val="00E0657B"/>
    <w:rsid w:val="00E07BB7"/>
    <w:rsid w:val="00E1263D"/>
    <w:rsid w:val="00E17BA9"/>
    <w:rsid w:val="00E24751"/>
    <w:rsid w:val="00E2527A"/>
    <w:rsid w:val="00E36E8C"/>
    <w:rsid w:val="00E371AF"/>
    <w:rsid w:val="00E50FBC"/>
    <w:rsid w:val="00E5601E"/>
    <w:rsid w:val="00E62D03"/>
    <w:rsid w:val="00E705BE"/>
    <w:rsid w:val="00E71D98"/>
    <w:rsid w:val="00E745B6"/>
    <w:rsid w:val="00E7793D"/>
    <w:rsid w:val="00E80536"/>
    <w:rsid w:val="00E80FFC"/>
    <w:rsid w:val="00E912DF"/>
    <w:rsid w:val="00E93FDB"/>
    <w:rsid w:val="00E95798"/>
    <w:rsid w:val="00EA30B8"/>
    <w:rsid w:val="00EA7EBF"/>
    <w:rsid w:val="00EB0F46"/>
    <w:rsid w:val="00EB2238"/>
    <w:rsid w:val="00EB24DA"/>
    <w:rsid w:val="00EB738A"/>
    <w:rsid w:val="00EC1330"/>
    <w:rsid w:val="00EC19A6"/>
    <w:rsid w:val="00ED0FB9"/>
    <w:rsid w:val="00ED67BD"/>
    <w:rsid w:val="00EE3037"/>
    <w:rsid w:val="00EE4BA3"/>
    <w:rsid w:val="00EE74A1"/>
    <w:rsid w:val="00EF254A"/>
    <w:rsid w:val="00EF6115"/>
    <w:rsid w:val="00F05D37"/>
    <w:rsid w:val="00F15582"/>
    <w:rsid w:val="00F23053"/>
    <w:rsid w:val="00F251B0"/>
    <w:rsid w:val="00F309E8"/>
    <w:rsid w:val="00F5028C"/>
    <w:rsid w:val="00F504BF"/>
    <w:rsid w:val="00F53BEF"/>
    <w:rsid w:val="00F53F0B"/>
    <w:rsid w:val="00F62F5E"/>
    <w:rsid w:val="00F64903"/>
    <w:rsid w:val="00F66511"/>
    <w:rsid w:val="00F71D5E"/>
    <w:rsid w:val="00F8097B"/>
    <w:rsid w:val="00F80D53"/>
    <w:rsid w:val="00FA6EF2"/>
    <w:rsid w:val="00FA745F"/>
    <w:rsid w:val="00FB1FC6"/>
    <w:rsid w:val="00FC15EF"/>
    <w:rsid w:val="00FC4E9F"/>
    <w:rsid w:val="00FD1565"/>
    <w:rsid w:val="00FD28D0"/>
    <w:rsid w:val="00FD4030"/>
    <w:rsid w:val="00FE2026"/>
    <w:rsid w:val="00FE67ED"/>
    <w:rsid w:val="00FF47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45057"/>
    <o:shapelayout v:ext="edit">
      <o:idmap v:ext="edit" data="1"/>
    </o:shapelayout>
  </w:shapeDefaults>
  <w:decimalSymbol w:val="."/>
  <w:listSeparator w:val=","/>
  <w14:docId w14:val="4B338DBC"/>
  <w14:defaultImageDpi w14:val="0"/>
  <w15:docId w15:val="{E9363B3E-283F-431D-8556-E347C83527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="Times New Roman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DB764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AB4BF1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4BF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AB4BF1"/>
    <w:rPr>
      <w:rFonts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4BF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AB4BF1"/>
    <w:rPr>
      <w:rFonts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B4BF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AB4BF1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38761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87619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7759B5"/>
    <w:pPr>
      <w:spacing w:after="0" w:line="240" w:lineRule="auto"/>
    </w:pPr>
    <w:rPr>
      <w:lang w:val="en-US" w:eastAsia="en-US"/>
    </w:rPr>
  </w:style>
  <w:style w:type="paragraph" w:styleId="Header">
    <w:name w:val="header"/>
    <w:basedOn w:val="Normal"/>
    <w:link w:val="HeaderChar"/>
    <w:uiPriority w:val="99"/>
    <w:unhideWhenUsed/>
    <w:rsid w:val="007759B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759B5"/>
    <w:rPr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7759B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759B5"/>
    <w:rPr>
      <w:lang w:val="en-US"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D8712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DB7649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 w:eastAsia="en-US"/>
    </w:rPr>
  </w:style>
  <w:style w:type="paragraph" w:styleId="ListParagraph">
    <w:name w:val="List Paragraph"/>
    <w:basedOn w:val="Normal"/>
    <w:uiPriority w:val="34"/>
    <w:qFormat/>
    <w:rsid w:val="00374CBF"/>
    <w:pPr>
      <w:spacing w:after="0" w:line="240" w:lineRule="auto"/>
      <w:ind w:left="720"/>
      <w:contextualSpacing/>
    </w:pPr>
    <w:rPr>
      <w:rFonts w:ascii="Times New Roman" w:eastAsia="Times New Roman" w:hAnsi="Times New Roman"/>
      <w:sz w:val="24"/>
      <w:szCs w:val="24"/>
      <w:lang w:val="en-GB" w:eastAsia="zh-CN"/>
    </w:rPr>
  </w:style>
  <w:style w:type="character" w:customStyle="1" w:styleId="TextChar">
    <w:name w:val="Text Char"/>
    <w:link w:val="Text"/>
    <w:locked/>
    <w:rsid w:val="00374CBF"/>
    <w:rPr>
      <w:rFonts w:ascii="Arial" w:eastAsia="Times New Roman" w:hAnsi="Arial"/>
      <w:szCs w:val="20"/>
      <w:lang w:val="en-US"/>
    </w:rPr>
  </w:style>
  <w:style w:type="paragraph" w:customStyle="1" w:styleId="Text">
    <w:name w:val="Text"/>
    <w:aliases w:val="Graphic,Graphic Char Char,Graphic Char Char Char Char Char,Graphic Char Char Char Char Char Char Char C,本文,JP Body Text"/>
    <w:basedOn w:val="Normal"/>
    <w:link w:val="TextChar"/>
    <w:qFormat/>
    <w:rsid w:val="00374CBF"/>
    <w:pPr>
      <w:suppressAutoHyphens/>
      <w:spacing w:before="120" w:after="120" w:line="360" w:lineRule="auto"/>
    </w:pPr>
    <w:rPr>
      <w:rFonts w:ascii="Arial" w:eastAsia="Times New Roman" w:hAnsi="Arial"/>
      <w:szCs w:val="20"/>
      <w:lang w:eastAsia="en-GB"/>
    </w:rPr>
  </w:style>
  <w:style w:type="table" w:styleId="TableGrid">
    <w:name w:val="Table Grid"/>
    <w:basedOn w:val="TableNormal"/>
    <w:uiPriority w:val="39"/>
    <w:rsid w:val="00374CBF"/>
    <w:pPr>
      <w:spacing w:after="0" w:line="240" w:lineRule="auto"/>
    </w:pPr>
    <w:rPr>
      <w:rFonts w:eastAsiaTheme="minorHAnsi" w:cstheme="minorBidi"/>
      <w:lang w:val="x-none" w:eastAsia="en-US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C900A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900A0"/>
    <w:rPr>
      <w:rFonts w:ascii="Calibri" w:hAnsi="Calibri" w:cs="Calibri"/>
      <w:noProof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C900A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900A0"/>
    <w:rPr>
      <w:rFonts w:ascii="Calibri" w:hAnsi="Calibri" w:cs="Calibri"/>
      <w:noProof/>
      <w:lang w:val="en-US"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AB5EB9"/>
    <w:rPr>
      <w:color w:val="954F72" w:themeColor="followedHyperlink"/>
      <w:u w:val="single"/>
    </w:rPr>
  </w:style>
  <w:style w:type="character" w:customStyle="1" w:styleId="orcid-id-https">
    <w:name w:val="orcid-id-https"/>
    <w:basedOn w:val="DefaultParagraphFont"/>
    <w:rsid w:val="009A5D0D"/>
  </w:style>
  <w:style w:type="paragraph" w:customStyle="1" w:styleId="BJ-ArticleTitle">
    <w:name w:val="BJ-ArticleTitle"/>
    <w:basedOn w:val="Normal"/>
    <w:rsid w:val="00264AB6"/>
    <w:pPr>
      <w:spacing w:after="500" w:line="320" w:lineRule="exact"/>
    </w:pPr>
    <w:rPr>
      <w:rFonts w:ascii="Arial" w:eastAsia="Times New Roman" w:hAnsi="Arial" w:cs="Arial"/>
      <w:b/>
      <w:bCs/>
      <w:sz w:val="28"/>
      <w:szCs w:val="24"/>
    </w:rPr>
  </w:style>
  <w:style w:type="table" w:styleId="ListTable4-Accent3">
    <w:name w:val="List Table 4 Accent 3"/>
    <w:basedOn w:val="TableNormal"/>
    <w:uiPriority w:val="49"/>
    <w:rsid w:val="003D2F1F"/>
    <w:pPr>
      <w:spacing w:after="0" w:line="240" w:lineRule="auto"/>
    </w:pPr>
    <w:rPr>
      <w:rFonts w:eastAsiaTheme="minorHAnsi" w:cstheme="minorBidi"/>
      <w:lang w:eastAsia="en-US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4577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642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98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073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30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903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eader" Target="header3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isl xmlns:xsd="http://www.w3.org/2001/XMLSchema" xmlns:xsi="http://www.w3.org/2001/XMLSchema-instance" xmlns="http://www.boldonjames.com/2008/01/sie/internal/label" sislVersion="0" policy="82ad3a63-90ad-4a46-a3cb-757f4658e205" origin="userSelected">
  <element uid="9036a7a1-5a4f-48d3-b24b-dfdab053dac9" value=""/>
  <element uid="03e9b10b-a1f9-4a88-9630-476473f62285" value=""/>
  <element uid="ed7b54fd-91d7-427f-98f6-664e9e8c628a" value=""/>
</sisl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E850FBF-D53A-4C72-85F3-347CC16B736C}">
  <ds:schemaRefs>
    <ds:schemaRef ds:uri="http://www.w3.org/2001/XMLSchema"/>
    <ds:schemaRef ds:uri="http://www.boldonjames.com/2008/01/sie/internal/label"/>
  </ds:schemaRefs>
</ds:datastoreItem>
</file>

<file path=customXml/itemProps2.xml><?xml version="1.0" encoding="utf-8"?>
<ds:datastoreItem xmlns:ds="http://schemas.openxmlformats.org/officeDocument/2006/customXml" ds:itemID="{9212A3A6-0B68-46C7-911E-94C4C9EA2D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7</Pages>
  <Words>1097</Words>
  <Characters>9247</Characters>
  <Application>Microsoft Office Word</Application>
  <DocSecurity>0</DocSecurity>
  <Lines>77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wrence</dc:creator>
  <cp:keywords>*$%IU-*$%GenBus</cp:keywords>
  <dc:description/>
  <cp:lastModifiedBy>Nicola Moss (Adelphi Values)</cp:lastModifiedBy>
  <cp:revision>4</cp:revision>
  <cp:lastPrinted>2021-04-06T17:31:00Z</cp:lastPrinted>
  <dcterms:created xsi:type="dcterms:W3CDTF">2021-10-01T14:30:00Z</dcterms:created>
  <dcterms:modified xsi:type="dcterms:W3CDTF">2021-10-01T15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ocIndexRef">
    <vt:lpwstr>cdf9131c-3f3c-4e56-8c7d-0f7a02acb454</vt:lpwstr>
  </property>
  <property fmtid="{D5CDD505-2E9C-101B-9397-08002B2CF9AE}" pid="3" name="bjSaver">
    <vt:lpwstr>hfa8tRTeuj05NgU607P2RA3OU6m0ORF8</vt:lpwstr>
  </property>
  <property fmtid="{D5CDD505-2E9C-101B-9397-08002B2CF9AE}" pid="4" name="bjDocumentSecurityLabel">
    <vt:lpwstr>Internal Use Only - General Business</vt:lpwstr>
  </property>
  <property fmtid="{D5CDD505-2E9C-101B-9397-08002B2CF9AE}" pid="5" name="bjHeaderBothDocProperty">
    <vt:lpwstr>Amgen Proprietary - For Internal Use Only</vt:lpwstr>
  </property>
  <property fmtid="{D5CDD505-2E9C-101B-9397-08002B2CF9AE}" pid="6" name="bjHeaderFirstPageDocProperty">
    <vt:lpwstr>Amgen Proprietary - For Internal Use Only</vt:lpwstr>
  </property>
  <property fmtid="{D5CDD505-2E9C-101B-9397-08002B2CF9AE}" pid="7" name="bjHeaderEvenPageDocProperty">
    <vt:lpwstr>Amgen Proprietary - For Internal Use Only</vt:lpwstr>
  </property>
  <property fmtid="{D5CDD505-2E9C-101B-9397-08002B2CF9AE}" pid="8" name="bjDocumentLabelXML">
    <vt:lpwstr>&lt;?xml version="1.0" encoding="us-ascii"?&gt;&lt;sisl xmlns:xsd="http://www.w3.org/2001/XMLSchema" xmlns:xsi="http://www.w3.org/2001/XMLSchema-instance" sislVersion="0" policy="82ad3a63-90ad-4a46-a3cb-757f4658e205" origin="userSelected" xmlns="http://www.boldonj</vt:lpwstr>
  </property>
  <property fmtid="{D5CDD505-2E9C-101B-9397-08002B2CF9AE}" pid="9" name="bjDocumentLabelXML-0">
    <vt:lpwstr>ames.com/2008/01/sie/internal/label"&gt;&lt;element uid="9036a7a1-5a4f-48d3-b24b-dfdab053dac9" value="" /&gt;&lt;element uid="03e9b10b-a1f9-4a88-9630-476473f62285" value="" /&gt;&lt;element uid="ed7b54fd-91d7-427f-98f6-664e9e8c628a" value="" /&gt;&lt;/sisl&gt;</vt:lpwstr>
  </property>
</Properties>
</file>